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1287701996"/>
        <w:docPartObj>
          <w:docPartGallery w:val="Table of Contents"/>
          <w:docPartUnique/>
        </w:docPartObj>
      </w:sdtPr>
      <w:sdtEndPr>
        <w:rPr>
          <w:rFonts w:asciiTheme="minorHAnsi" w:eastAsiaTheme="minorHAnsi" w:hAnsiTheme="minorHAnsi" w:cstheme="minorBidi"/>
          <w:b/>
          <w:bCs/>
          <w:noProof/>
          <w:color w:val="auto"/>
          <w:sz w:val="22"/>
          <w:szCs w:val="22"/>
          <w:lang w:val="en-AU"/>
        </w:rPr>
      </w:sdtEndPr>
      <w:sdtContent>
        <w:p w14:paraId="57BE010D" w14:textId="71AE81F7" w:rsidR="00A42FA7" w:rsidRDefault="00A42FA7">
          <w:pPr>
            <w:pStyle w:val="TOCHeading"/>
          </w:pPr>
          <w:r>
            <w:t>Contents</w:t>
          </w:r>
        </w:p>
        <w:p w14:paraId="15619037" w14:textId="6528539D" w:rsidR="00A42FA7" w:rsidRDefault="00A42FA7">
          <w:pPr>
            <w:pStyle w:val="TOC1"/>
            <w:tabs>
              <w:tab w:val="right" w:leader="dot" w:pos="9016"/>
            </w:tabs>
            <w:rPr>
              <w:rFonts w:eastAsiaTheme="minorEastAsia"/>
              <w:noProof/>
              <w:lang w:eastAsia="en-AU"/>
            </w:rPr>
          </w:pPr>
          <w:r>
            <w:fldChar w:fldCharType="begin"/>
          </w:r>
          <w:r>
            <w:instrText xml:space="preserve"> TOC \o "1-3" \h \z \u </w:instrText>
          </w:r>
          <w:r>
            <w:fldChar w:fldCharType="separate"/>
          </w:r>
          <w:hyperlink w:anchor="_Toc73970070" w:history="1">
            <w:r w:rsidRPr="0049696E">
              <w:rPr>
                <w:rStyle w:val="Hyperlink"/>
                <w:noProof/>
              </w:rPr>
              <w:t>Aerosol studies</w:t>
            </w:r>
            <w:r>
              <w:rPr>
                <w:noProof/>
                <w:webHidden/>
              </w:rPr>
              <w:tab/>
            </w:r>
            <w:r>
              <w:rPr>
                <w:noProof/>
                <w:webHidden/>
              </w:rPr>
              <w:fldChar w:fldCharType="begin"/>
            </w:r>
            <w:r>
              <w:rPr>
                <w:noProof/>
                <w:webHidden/>
              </w:rPr>
              <w:instrText xml:space="preserve"> PAGEREF _Toc73970070 \h </w:instrText>
            </w:r>
            <w:r>
              <w:rPr>
                <w:noProof/>
                <w:webHidden/>
              </w:rPr>
            </w:r>
            <w:r>
              <w:rPr>
                <w:noProof/>
                <w:webHidden/>
              </w:rPr>
              <w:fldChar w:fldCharType="separate"/>
            </w:r>
            <w:r>
              <w:rPr>
                <w:noProof/>
                <w:webHidden/>
              </w:rPr>
              <w:t>2</w:t>
            </w:r>
            <w:r>
              <w:rPr>
                <w:noProof/>
                <w:webHidden/>
              </w:rPr>
              <w:fldChar w:fldCharType="end"/>
            </w:r>
          </w:hyperlink>
        </w:p>
        <w:p w14:paraId="5AE64F51" w14:textId="733AFC27" w:rsidR="00A42FA7" w:rsidRDefault="00A42FA7">
          <w:pPr>
            <w:pStyle w:val="TOC1"/>
            <w:tabs>
              <w:tab w:val="right" w:leader="dot" w:pos="9016"/>
            </w:tabs>
            <w:rPr>
              <w:rFonts w:eastAsiaTheme="minorEastAsia"/>
              <w:noProof/>
              <w:lang w:eastAsia="en-AU"/>
            </w:rPr>
          </w:pPr>
          <w:hyperlink w:anchor="_Toc73970071" w:history="1">
            <w:r w:rsidRPr="0049696E">
              <w:rPr>
                <w:rStyle w:val="Hyperlink"/>
                <w:noProof/>
              </w:rPr>
              <w:t>Aerosol emissions from air capture devices</w:t>
            </w:r>
            <w:r>
              <w:rPr>
                <w:noProof/>
                <w:webHidden/>
              </w:rPr>
              <w:tab/>
            </w:r>
            <w:r>
              <w:rPr>
                <w:noProof/>
                <w:webHidden/>
              </w:rPr>
              <w:fldChar w:fldCharType="begin"/>
            </w:r>
            <w:r>
              <w:rPr>
                <w:noProof/>
                <w:webHidden/>
              </w:rPr>
              <w:instrText xml:space="preserve"> PAGEREF _Toc73970071 \h </w:instrText>
            </w:r>
            <w:r>
              <w:rPr>
                <w:noProof/>
                <w:webHidden/>
              </w:rPr>
            </w:r>
            <w:r>
              <w:rPr>
                <w:noProof/>
                <w:webHidden/>
              </w:rPr>
              <w:fldChar w:fldCharType="separate"/>
            </w:r>
            <w:r>
              <w:rPr>
                <w:noProof/>
                <w:webHidden/>
              </w:rPr>
              <w:t>3</w:t>
            </w:r>
            <w:r>
              <w:rPr>
                <w:noProof/>
                <w:webHidden/>
              </w:rPr>
              <w:fldChar w:fldCharType="end"/>
            </w:r>
          </w:hyperlink>
        </w:p>
        <w:p w14:paraId="507DBF40" w14:textId="447B429D" w:rsidR="00A42FA7" w:rsidRDefault="00A42FA7">
          <w:pPr>
            <w:pStyle w:val="TOC1"/>
            <w:tabs>
              <w:tab w:val="right" w:leader="dot" w:pos="9016"/>
            </w:tabs>
            <w:rPr>
              <w:rFonts w:eastAsiaTheme="minorEastAsia"/>
              <w:noProof/>
              <w:lang w:eastAsia="en-AU"/>
            </w:rPr>
          </w:pPr>
          <w:hyperlink w:anchor="_Toc73970072" w:history="1">
            <w:r w:rsidRPr="0049696E">
              <w:rPr>
                <w:rStyle w:val="Hyperlink"/>
                <w:noProof/>
              </w:rPr>
              <w:t>Methodology</w:t>
            </w:r>
            <w:r>
              <w:rPr>
                <w:noProof/>
                <w:webHidden/>
              </w:rPr>
              <w:tab/>
            </w:r>
            <w:r>
              <w:rPr>
                <w:noProof/>
                <w:webHidden/>
              </w:rPr>
              <w:fldChar w:fldCharType="begin"/>
            </w:r>
            <w:r>
              <w:rPr>
                <w:noProof/>
                <w:webHidden/>
              </w:rPr>
              <w:instrText xml:space="preserve"> PAGEREF _Toc73970072 \h </w:instrText>
            </w:r>
            <w:r>
              <w:rPr>
                <w:noProof/>
                <w:webHidden/>
              </w:rPr>
            </w:r>
            <w:r>
              <w:rPr>
                <w:noProof/>
                <w:webHidden/>
              </w:rPr>
              <w:fldChar w:fldCharType="separate"/>
            </w:r>
            <w:r>
              <w:rPr>
                <w:noProof/>
                <w:webHidden/>
              </w:rPr>
              <w:t>3</w:t>
            </w:r>
            <w:r>
              <w:rPr>
                <w:noProof/>
                <w:webHidden/>
              </w:rPr>
              <w:fldChar w:fldCharType="end"/>
            </w:r>
          </w:hyperlink>
        </w:p>
        <w:p w14:paraId="031ED884" w14:textId="65084994" w:rsidR="00A42FA7" w:rsidRDefault="00A42FA7">
          <w:pPr>
            <w:pStyle w:val="TOC2"/>
            <w:tabs>
              <w:tab w:val="right" w:leader="dot" w:pos="9016"/>
            </w:tabs>
            <w:rPr>
              <w:rFonts w:eastAsiaTheme="minorEastAsia"/>
              <w:noProof/>
              <w:lang w:eastAsia="en-AU"/>
            </w:rPr>
          </w:pPr>
          <w:hyperlink w:anchor="_Toc73970073" w:history="1">
            <w:r w:rsidRPr="0049696E">
              <w:rPr>
                <w:rStyle w:val="Hyperlink"/>
                <w:noProof/>
                <w:lang w:bidi="fa-IR"/>
              </w:rPr>
              <w:t>Results and discussion</w:t>
            </w:r>
            <w:r>
              <w:rPr>
                <w:noProof/>
                <w:webHidden/>
              </w:rPr>
              <w:tab/>
            </w:r>
            <w:r>
              <w:rPr>
                <w:noProof/>
                <w:webHidden/>
              </w:rPr>
              <w:fldChar w:fldCharType="begin"/>
            </w:r>
            <w:r>
              <w:rPr>
                <w:noProof/>
                <w:webHidden/>
              </w:rPr>
              <w:instrText xml:space="preserve"> PAGEREF _Toc73970073 \h </w:instrText>
            </w:r>
            <w:r>
              <w:rPr>
                <w:noProof/>
                <w:webHidden/>
              </w:rPr>
            </w:r>
            <w:r>
              <w:rPr>
                <w:noProof/>
                <w:webHidden/>
              </w:rPr>
              <w:fldChar w:fldCharType="separate"/>
            </w:r>
            <w:r>
              <w:rPr>
                <w:noProof/>
                <w:webHidden/>
              </w:rPr>
              <w:t>3</w:t>
            </w:r>
            <w:r>
              <w:rPr>
                <w:noProof/>
                <w:webHidden/>
              </w:rPr>
              <w:fldChar w:fldCharType="end"/>
            </w:r>
          </w:hyperlink>
        </w:p>
        <w:p w14:paraId="5164E065" w14:textId="77FC842E" w:rsidR="00A42FA7" w:rsidRDefault="00A42FA7">
          <w:pPr>
            <w:pStyle w:val="TOC3"/>
            <w:tabs>
              <w:tab w:val="right" w:leader="dot" w:pos="9016"/>
            </w:tabs>
            <w:rPr>
              <w:rFonts w:eastAsiaTheme="minorEastAsia"/>
              <w:noProof/>
              <w:lang w:eastAsia="en-AU"/>
            </w:rPr>
          </w:pPr>
          <w:hyperlink w:anchor="_Toc73970074" w:history="1">
            <w:r w:rsidRPr="0049696E">
              <w:rPr>
                <w:rStyle w:val="Hyperlink"/>
                <w:noProof/>
                <w:lang w:bidi="fa-IR"/>
              </w:rPr>
              <w:t>RLS</w:t>
            </w:r>
            <w:r>
              <w:rPr>
                <w:noProof/>
                <w:webHidden/>
              </w:rPr>
              <w:tab/>
            </w:r>
            <w:r>
              <w:rPr>
                <w:noProof/>
                <w:webHidden/>
              </w:rPr>
              <w:fldChar w:fldCharType="begin"/>
            </w:r>
            <w:r>
              <w:rPr>
                <w:noProof/>
                <w:webHidden/>
              </w:rPr>
              <w:instrText xml:space="preserve"> PAGEREF _Toc73970074 \h </w:instrText>
            </w:r>
            <w:r>
              <w:rPr>
                <w:noProof/>
                <w:webHidden/>
              </w:rPr>
            </w:r>
            <w:r>
              <w:rPr>
                <w:noProof/>
                <w:webHidden/>
              </w:rPr>
              <w:fldChar w:fldCharType="separate"/>
            </w:r>
            <w:r>
              <w:rPr>
                <w:noProof/>
                <w:webHidden/>
              </w:rPr>
              <w:t>3</w:t>
            </w:r>
            <w:r>
              <w:rPr>
                <w:noProof/>
                <w:webHidden/>
              </w:rPr>
              <w:fldChar w:fldCharType="end"/>
            </w:r>
          </w:hyperlink>
        </w:p>
        <w:p w14:paraId="2601757C" w14:textId="18AF1746" w:rsidR="00A42FA7" w:rsidRDefault="00A42FA7">
          <w:pPr>
            <w:pStyle w:val="TOC3"/>
            <w:tabs>
              <w:tab w:val="right" w:leader="dot" w:pos="9016"/>
            </w:tabs>
            <w:rPr>
              <w:rFonts w:eastAsiaTheme="minorEastAsia"/>
              <w:noProof/>
              <w:lang w:eastAsia="en-AU"/>
            </w:rPr>
          </w:pPr>
          <w:hyperlink w:anchor="_Toc73970075" w:history="1">
            <w:r w:rsidRPr="0049696E">
              <w:rPr>
                <w:rStyle w:val="Hyperlink"/>
                <w:noProof/>
                <w:lang w:bidi="fa-IR"/>
              </w:rPr>
              <w:t>Cooling tower</w:t>
            </w:r>
            <w:r>
              <w:rPr>
                <w:noProof/>
                <w:webHidden/>
              </w:rPr>
              <w:tab/>
            </w:r>
            <w:r>
              <w:rPr>
                <w:noProof/>
                <w:webHidden/>
              </w:rPr>
              <w:fldChar w:fldCharType="begin"/>
            </w:r>
            <w:r>
              <w:rPr>
                <w:noProof/>
                <w:webHidden/>
              </w:rPr>
              <w:instrText xml:space="preserve"> PAGEREF _Toc73970075 \h </w:instrText>
            </w:r>
            <w:r>
              <w:rPr>
                <w:noProof/>
                <w:webHidden/>
              </w:rPr>
            </w:r>
            <w:r>
              <w:rPr>
                <w:noProof/>
                <w:webHidden/>
              </w:rPr>
              <w:fldChar w:fldCharType="separate"/>
            </w:r>
            <w:r>
              <w:rPr>
                <w:noProof/>
                <w:webHidden/>
              </w:rPr>
              <w:t>7</w:t>
            </w:r>
            <w:r>
              <w:rPr>
                <w:noProof/>
                <w:webHidden/>
              </w:rPr>
              <w:fldChar w:fldCharType="end"/>
            </w:r>
          </w:hyperlink>
        </w:p>
        <w:p w14:paraId="2104EB05" w14:textId="0BE4F507" w:rsidR="00A42FA7" w:rsidRDefault="00A42FA7">
          <w:pPr>
            <w:pStyle w:val="TOC3"/>
            <w:tabs>
              <w:tab w:val="right" w:leader="dot" w:pos="9016"/>
            </w:tabs>
            <w:rPr>
              <w:rFonts w:eastAsiaTheme="minorEastAsia"/>
              <w:noProof/>
              <w:lang w:eastAsia="en-AU"/>
            </w:rPr>
          </w:pPr>
          <w:hyperlink w:anchor="_Toc73970076" w:history="1">
            <w:r w:rsidRPr="0049696E">
              <w:rPr>
                <w:rStyle w:val="Hyperlink"/>
                <w:noProof/>
                <w:lang w:bidi="fa-IR"/>
              </w:rPr>
              <w:t>Packed column</w:t>
            </w:r>
            <w:r>
              <w:rPr>
                <w:noProof/>
                <w:webHidden/>
              </w:rPr>
              <w:tab/>
            </w:r>
            <w:r>
              <w:rPr>
                <w:noProof/>
                <w:webHidden/>
              </w:rPr>
              <w:fldChar w:fldCharType="begin"/>
            </w:r>
            <w:r>
              <w:rPr>
                <w:noProof/>
                <w:webHidden/>
              </w:rPr>
              <w:instrText xml:space="preserve"> PAGEREF _Toc73970076 \h </w:instrText>
            </w:r>
            <w:r>
              <w:rPr>
                <w:noProof/>
                <w:webHidden/>
              </w:rPr>
            </w:r>
            <w:r>
              <w:rPr>
                <w:noProof/>
                <w:webHidden/>
              </w:rPr>
              <w:fldChar w:fldCharType="separate"/>
            </w:r>
            <w:r>
              <w:rPr>
                <w:noProof/>
                <w:webHidden/>
              </w:rPr>
              <w:t>13</w:t>
            </w:r>
            <w:r>
              <w:rPr>
                <w:noProof/>
                <w:webHidden/>
              </w:rPr>
              <w:fldChar w:fldCharType="end"/>
            </w:r>
          </w:hyperlink>
        </w:p>
        <w:p w14:paraId="54B8D18B" w14:textId="62421366" w:rsidR="00A42FA7" w:rsidRDefault="00A42FA7">
          <w:pPr>
            <w:pStyle w:val="TOC2"/>
            <w:tabs>
              <w:tab w:val="right" w:leader="dot" w:pos="9016"/>
            </w:tabs>
            <w:rPr>
              <w:rFonts w:eastAsiaTheme="minorEastAsia"/>
              <w:noProof/>
              <w:lang w:eastAsia="en-AU"/>
            </w:rPr>
          </w:pPr>
          <w:hyperlink w:anchor="_Toc73970077" w:history="1">
            <w:r w:rsidRPr="0049696E">
              <w:rPr>
                <w:rStyle w:val="Hyperlink"/>
                <w:noProof/>
              </w:rPr>
              <w:t>Discussion</w:t>
            </w:r>
            <w:r>
              <w:rPr>
                <w:noProof/>
                <w:webHidden/>
              </w:rPr>
              <w:tab/>
            </w:r>
            <w:r>
              <w:rPr>
                <w:noProof/>
                <w:webHidden/>
              </w:rPr>
              <w:fldChar w:fldCharType="begin"/>
            </w:r>
            <w:r>
              <w:rPr>
                <w:noProof/>
                <w:webHidden/>
              </w:rPr>
              <w:instrText xml:space="preserve"> PAGEREF _Toc73970077 \h </w:instrText>
            </w:r>
            <w:r>
              <w:rPr>
                <w:noProof/>
                <w:webHidden/>
              </w:rPr>
            </w:r>
            <w:r>
              <w:rPr>
                <w:noProof/>
                <w:webHidden/>
              </w:rPr>
              <w:fldChar w:fldCharType="separate"/>
            </w:r>
            <w:r>
              <w:rPr>
                <w:noProof/>
                <w:webHidden/>
              </w:rPr>
              <w:t>17</w:t>
            </w:r>
            <w:r>
              <w:rPr>
                <w:noProof/>
                <w:webHidden/>
              </w:rPr>
              <w:fldChar w:fldCharType="end"/>
            </w:r>
          </w:hyperlink>
        </w:p>
        <w:p w14:paraId="514B9A36" w14:textId="4F1A929C" w:rsidR="00A42FA7" w:rsidRDefault="00A42FA7">
          <w:pPr>
            <w:pStyle w:val="TOC1"/>
            <w:tabs>
              <w:tab w:val="right" w:leader="dot" w:pos="9016"/>
            </w:tabs>
            <w:rPr>
              <w:rFonts w:eastAsiaTheme="minorEastAsia"/>
              <w:noProof/>
              <w:lang w:eastAsia="en-AU"/>
            </w:rPr>
          </w:pPr>
          <w:hyperlink w:anchor="_Toc73970078" w:history="1">
            <w:r w:rsidRPr="0049696E">
              <w:rPr>
                <w:rStyle w:val="Hyperlink"/>
                <w:noProof/>
                <w:lang w:bidi="fa-IR"/>
              </w:rPr>
              <w:t>Nomenclature</w:t>
            </w:r>
            <w:r>
              <w:rPr>
                <w:noProof/>
                <w:webHidden/>
              </w:rPr>
              <w:tab/>
            </w:r>
            <w:r>
              <w:rPr>
                <w:noProof/>
                <w:webHidden/>
              </w:rPr>
              <w:fldChar w:fldCharType="begin"/>
            </w:r>
            <w:r>
              <w:rPr>
                <w:noProof/>
                <w:webHidden/>
              </w:rPr>
              <w:instrText xml:space="preserve"> PAGEREF _Toc73970078 \h </w:instrText>
            </w:r>
            <w:r>
              <w:rPr>
                <w:noProof/>
                <w:webHidden/>
              </w:rPr>
            </w:r>
            <w:r>
              <w:rPr>
                <w:noProof/>
                <w:webHidden/>
              </w:rPr>
              <w:fldChar w:fldCharType="separate"/>
            </w:r>
            <w:r>
              <w:rPr>
                <w:noProof/>
                <w:webHidden/>
              </w:rPr>
              <w:t>22</w:t>
            </w:r>
            <w:r>
              <w:rPr>
                <w:noProof/>
                <w:webHidden/>
              </w:rPr>
              <w:fldChar w:fldCharType="end"/>
            </w:r>
          </w:hyperlink>
        </w:p>
        <w:p w14:paraId="5C67E5DA" w14:textId="65BCC211" w:rsidR="00A42FA7" w:rsidRDefault="00A42FA7">
          <w:pPr>
            <w:pStyle w:val="TOC1"/>
            <w:tabs>
              <w:tab w:val="right" w:leader="dot" w:pos="9016"/>
            </w:tabs>
            <w:rPr>
              <w:rFonts w:eastAsiaTheme="minorEastAsia"/>
              <w:noProof/>
              <w:lang w:eastAsia="en-AU"/>
            </w:rPr>
          </w:pPr>
          <w:hyperlink w:anchor="_Toc73970079" w:history="1">
            <w:r w:rsidRPr="0049696E">
              <w:rPr>
                <w:rStyle w:val="Hyperlink"/>
                <w:noProof/>
                <w:lang w:bidi="fa-IR"/>
              </w:rPr>
              <w:t>References</w:t>
            </w:r>
            <w:r>
              <w:rPr>
                <w:noProof/>
                <w:webHidden/>
              </w:rPr>
              <w:tab/>
            </w:r>
            <w:r>
              <w:rPr>
                <w:noProof/>
                <w:webHidden/>
              </w:rPr>
              <w:fldChar w:fldCharType="begin"/>
            </w:r>
            <w:r>
              <w:rPr>
                <w:noProof/>
                <w:webHidden/>
              </w:rPr>
              <w:instrText xml:space="preserve"> PAGEREF _Toc73970079 \h </w:instrText>
            </w:r>
            <w:r>
              <w:rPr>
                <w:noProof/>
                <w:webHidden/>
              </w:rPr>
            </w:r>
            <w:r>
              <w:rPr>
                <w:noProof/>
                <w:webHidden/>
              </w:rPr>
              <w:fldChar w:fldCharType="separate"/>
            </w:r>
            <w:r>
              <w:rPr>
                <w:noProof/>
                <w:webHidden/>
              </w:rPr>
              <w:t>23</w:t>
            </w:r>
            <w:r>
              <w:rPr>
                <w:noProof/>
                <w:webHidden/>
              </w:rPr>
              <w:fldChar w:fldCharType="end"/>
            </w:r>
          </w:hyperlink>
        </w:p>
        <w:p w14:paraId="2F3B2285" w14:textId="18E9CD0A" w:rsidR="00A42FA7" w:rsidRDefault="00A42FA7">
          <w:r>
            <w:rPr>
              <w:b/>
              <w:bCs/>
              <w:noProof/>
            </w:rPr>
            <w:fldChar w:fldCharType="end"/>
          </w:r>
        </w:p>
      </w:sdtContent>
    </w:sdt>
    <w:p w14:paraId="4A60F5FC" w14:textId="76A5E8D5" w:rsidR="00A42FA7" w:rsidRPr="00A42FA7" w:rsidRDefault="00A42FA7" w:rsidP="00A42FA7">
      <w:pPr>
        <w:rPr>
          <w:rFonts w:asciiTheme="majorHAnsi" w:eastAsiaTheme="majorEastAsia" w:hAnsiTheme="majorHAnsi" w:cstheme="majorBidi"/>
          <w:color w:val="2F5496" w:themeColor="accent1" w:themeShade="BF"/>
          <w:sz w:val="32"/>
          <w:szCs w:val="32"/>
        </w:rPr>
      </w:pPr>
      <w:r>
        <w:br w:type="page"/>
      </w:r>
    </w:p>
    <w:p w14:paraId="441EAEA0" w14:textId="620DE9E6" w:rsidR="0070659A" w:rsidRDefault="0070659A" w:rsidP="0070659A">
      <w:pPr>
        <w:pStyle w:val="Heading1"/>
      </w:pPr>
      <w:bookmarkStart w:id="0" w:name="_Toc73970070"/>
      <w:r>
        <w:t xml:space="preserve">Aerosol </w:t>
      </w:r>
      <w:commentRangeStart w:id="1"/>
      <w:r>
        <w:t>studies</w:t>
      </w:r>
      <w:commentRangeEnd w:id="1"/>
      <w:r w:rsidR="00ED0213">
        <w:rPr>
          <w:rStyle w:val="CommentReference"/>
          <w:rFonts w:asciiTheme="minorHAnsi" w:eastAsiaTheme="minorHAnsi" w:hAnsiTheme="minorHAnsi" w:cstheme="minorBidi"/>
          <w:color w:val="auto"/>
        </w:rPr>
        <w:commentReference w:id="1"/>
      </w:r>
      <w:bookmarkEnd w:id="0"/>
    </w:p>
    <w:p w14:paraId="42F8E80F" w14:textId="1E714EF6" w:rsidR="002E7EB1" w:rsidRDefault="00534B84" w:rsidP="00D22E86">
      <w:r w:rsidRPr="0070659A">
        <w:t>Gas/liquid contactors are being used in a variety of industries for decades.</w:t>
      </w:r>
      <w:r w:rsidR="002E7EB1">
        <w:t xml:space="preserve"> </w:t>
      </w:r>
      <w:r w:rsidR="002E7EB1" w:rsidRPr="0070659A">
        <w:t xml:space="preserve">Gas-liquid contactors are being used to </w:t>
      </w:r>
      <w:r w:rsidR="002E7EB1">
        <w:t xml:space="preserve">ease mass and/or heat </w:t>
      </w:r>
      <w:r w:rsidR="002E7EB1" w:rsidRPr="0070659A">
        <w:t xml:space="preserve">transfer between a gas and a liquid. They are widely </w:t>
      </w:r>
      <w:r w:rsidR="002E7EB1">
        <w:t>used</w:t>
      </w:r>
      <w:r w:rsidR="002E7EB1" w:rsidRPr="0070659A">
        <w:t xml:space="preserve"> in separation processes as strippers when components are removed from a liquid stream by a vapo</w:t>
      </w:r>
      <w:r w:rsidR="002E7EB1">
        <w:t>u</w:t>
      </w:r>
      <w:r w:rsidR="002E7EB1" w:rsidRPr="0070659A">
        <w:t xml:space="preserve">r stream, or scrubbers when removing solids or gases from a gas stream using </w:t>
      </w:r>
      <w:r w:rsidR="002E7EB1">
        <w:t xml:space="preserve">the </w:t>
      </w:r>
      <w:r w:rsidR="002E7EB1" w:rsidRPr="0070659A">
        <w:t>liquid phase.</w:t>
      </w:r>
      <w:r w:rsidRPr="0070659A">
        <w:t xml:space="preserve"> The simplicity, versatility and effectiveness of these contactors have made them very popular in </w:t>
      </w:r>
      <w:r w:rsidR="00627C04">
        <w:t xml:space="preserve"> many applications and </w:t>
      </w:r>
      <w:r w:rsidR="002E7EB1">
        <w:t xml:space="preserve">in </w:t>
      </w:r>
      <w:r w:rsidR="002E7EB1" w:rsidRPr="002E7EB1">
        <w:t xml:space="preserve">the discipline of chemical and biochemical engineering in which the gas, which is </w:t>
      </w:r>
      <w:r w:rsidR="002E7EB1">
        <w:t>either in its pure</w:t>
      </w:r>
      <w:r w:rsidR="002E7EB1" w:rsidRPr="002E7EB1">
        <w:t xml:space="preserve"> shape or blended with </w:t>
      </w:r>
      <w:r w:rsidR="002E7EB1">
        <w:t>other</w:t>
      </w:r>
      <w:r w:rsidR="002E7EB1" w:rsidRPr="002E7EB1">
        <w:t xml:space="preserve"> gases </w:t>
      </w:r>
      <w:r w:rsidR="002E7EB1">
        <w:t>in a</w:t>
      </w:r>
      <w:r w:rsidR="002E7EB1" w:rsidRPr="002E7EB1">
        <w:t xml:space="preserve"> mixture, needs to be dissolved </w:t>
      </w:r>
      <w:r w:rsidR="002E7EB1">
        <w:t>in</w:t>
      </w:r>
      <w:r w:rsidR="002E7EB1" w:rsidRPr="002E7EB1">
        <w:t xml:space="preserve"> the liquid phase</w:t>
      </w:r>
      <w:r w:rsidR="00627C04">
        <w:t xml:space="preserve"> </w:t>
      </w:r>
      <w:r w:rsidR="00627C04">
        <w:fldChar w:fldCharType="begin"/>
      </w:r>
      <w:r w:rsidR="00627C04">
        <w:instrText xml:space="preserve"> ADDIN EN.CITE &lt;EndNote&gt;&lt;Cite&gt;&lt;Author&gt;Gaddis&lt;/Author&gt;&lt;Year&gt;1999&lt;/Year&gt;&lt;RecNum&gt;184&lt;/RecNum&gt;&lt;DisplayText&gt;[1]&lt;/DisplayText&gt;&lt;record&gt;&lt;rec-number&gt;184&lt;/rec-number&gt;&lt;foreign-keys&gt;&lt;key app="EN" db-id="fswpw55e4ewwxaepx2qva006wp0pa50dsadt" timestamp="1623038406"&gt;184&lt;/key&gt;&lt;/foreign-keys&gt;&lt;ref-type name="Journal Article"&gt;17&lt;/ref-type&gt;&lt;contributors&gt;&lt;authors&gt;&lt;author&gt;Gaddis, E. S.&lt;/author&gt;&lt;/authors&gt;&lt;/contributors&gt;&lt;titles&gt;&lt;title&gt;Mass transfer in gas–liquid contactors&lt;/title&gt;&lt;secondary-title&gt;Chemical Engineering and Processing: Process Intensification&lt;/secondary-title&gt;&lt;/titles&gt;&lt;periodical&gt;&lt;full-title&gt;Chemical Engineering and Processing: Process Intensification&lt;/full-title&gt;&lt;/periodical&gt;&lt;pages&gt;503-510&lt;/pages&gt;&lt;volume&gt;38&lt;/volume&gt;&lt;number&gt;4&lt;/number&gt;&lt;keywords&gt;&lt;keyword&gt;Gas–liquid contactors&lt;/keyword&gt;&lt;keyword&gt;Aerators&lt;/keyword&gt;&lt;keyword&gt;Chemical reactors&lt;/keyword&gt;&lt;keyword&gt;Biochemical reactors&lt;/keyword&gt;&lt;keyword&gt;Mass transfer&lt;/keyword&gt;&lt;keyword&gt;Volumetric mass transfer coefficient&lt;/keyword&gt;&lt;/keywords&gt;&lt;dates&gt;&lt;year&gt;1999&lt;/year&gt;&lt;pub-dates&gt;&lt;date&gt;1999/09/01/&lt;/date&gt;&lt;/pub-dates&gt;&lt;/dates&gt;&lt;isbn&gt;0255-2701&lt;/isbn&gt;&lt;urls&gt;&lt;related-urls&gt;&lt;url&gt;https://www.sciencedirect.com/science/article/pii/S025527019900046X&lt;/url&gt;&lt;/related-urls&gt;&lt;/urls&gt;&lt;electronic-resource-num&gt;https://doi.org/10.1016/S0255-2701(99)00046-X&lt;/electronic-resource-num&gt;&lt;/record&gt;&lt;/Cite&gt;&lt;/EndNote&gt;</w:instrText>
      </w:r>
      <w:r w:rsidR="00627C04">
        <w:fldChar w:fldCharType="separate"/>
      </w:r>
      <w:r w:rsidR="00627C04">
        <w:rPr>
          <w:noProof/>
        </w:rPr>
        <w:t>[1]</w:t>
      </w:r>
      <w:r w:rsidR="00627C04">
        <w:fldChar w:fldCharType="end"/>
      </w:r>
      <w:r w:rsidR="00627C04" w:rsidRPr="00627C04">
        <w:t>.</w:t>
      </w:r>
      <w:r w:rsidR="00627C04">
        <w:t xml:space="preserve"> </w:t>
      </w:r>
      <w:r w:rsidR="002E7EB1">
        <w:t>Applications of such contactors include</w:t>
      </w:r>
      <w:r w:rsidR="00627C04">
        <w:t xml:space="preserve"> gas and oil</w:t>
      </w:r>
      <w:r w:rsidR="002E7EB1">
        <w:t xml:space="preserve"> refineries</w:t>
      </w:r>
      <w:r w:rsidR="00627C04">
        <w:t>, wastewater treatment</w:t>
      </w:r>
      <w:r w:rsidR="002E7EB1">
        <w:t xml:space="preserve"> plants, chemical and petrochemical plants</w:t>
      </w:r>
      <w:r w:rsidRPr="0070659A">
        <w:t>.</w:t>
      </w:r>
    </w:p>
    <w:p w14:paraId="1C035C73" w14:textId="77777777" w:rsidR="002E7EB1" w:rsidRDefault="002E7EB1" w:rsidP="00D22E86"/>
    <w:p w14:paraId="37C450A6" w14:textId="66DA289C" w:rsidR="00534B84" w:rsidRDefault="00534B84" w:rsidP="0097709B">
      <w:r w:rsidRPr="0070659A">
        <w:t xml:space="preserve"> The working princip</w:t>
      </w:r>
      <w:r w:rsidR="00D22E86">
        <w:t>le</w:t>
      </w:r>
      <w:r w:rsidRPr="0070659A">
        <w:t xml:space="preserve"> and efficiency of gas-liquid contactors have been studied quite extensively in the literature</w:t>
      </w:r>
      <w:r w:rsidR="002E7EB1">
        <w:t xml:space="preserve"> </w:t>
      </w:r>
      <w:r w:rsidR="00064260">
        <w:fldChar w:fldCharType="begin"/>
      </w:r>
      <w:r w:rsidR="00B5733C">
        <w:instrText xml:space="preserve"> ADDIN EN.CITE &lt;EndNote&gt;&lt;Cite&gt;&lt;Author&gt;Haddad&lt;/Author&gt;&lt;Year&gt;2004&lt;/Year&gt;&lt;RecNum&gt;185&lt;/RecNum&gt;&lt;DisplayText&gt;[2, 3]&lt;/DisplayText&gt;&lt;record&gt;&lt;rec-number&gt;185&lt;/rec-number&gt;&lt;foreign-keys&gt;&lt;key app="EN" db-id="fswpw55e4ewwxaepx2qva006wp0pa50dsadt" timestamp="1623039963"&gt;185&lt;/key&gt;&lt;/foreign-keys&gt;&lt;ref-type name="Journal Article"&gt;17&lt;/ref-type&gt;&lt;contributors&gt;&lt;authors&gt;&lt;author&gt;Haddad, Paul R&lt;/author&gt;&lt;/authors&gt;&lt;/contributors&gt;&lt;titles&gt;&lt;title&gt;The encyclopedia of separation science&lt;/title&gt;&lt;secondary-title&gt;TrAC-Trends in Analytical Chemistry&lt;/secondary-title&gt;&lt;/titles&gt;&lt;periodical&gt;&lt;full-title&gt;TrAC-Trends in Analytical Chemistry&lt;/full-title&gt;&lt;/periodical&gt;&lt;pages&gt;iii-iv&lt;/pages&gt;&lt;volume&gt;23&lt;/volume&gt;&lt;number&gt;9&lt;/number&gt;&lt;dates&gt;&lt;year&gt;2004&lt;/year&gt;&lt;/dates&gt;&lt;isbn&gt;0167-2940&lt;/isbn&gt;&lt;urls&gt;&lt;/urls&gt;&lt;/record&gt;&lt;/Cite&gt;&lt;Cite&gt;&lt;Author&gt;Bhargava&lt;/Author&gt;&lt;Year&gt;2017&lt;/Year&gt;&lt;RecNum&gt;186&lt;/RecNum&gt;&lt;record&gt;&lt;rec-number&gt;186&lt;/rec-number&gt;&lt;foreign-keys&gt;&lt;key app="EN" db-id="fswpw55e4ewwxaepx2qva006wp0pa50dsadt" timestamp="1623040079"&gt;186&lt;/key&gt;&lt;/foreign-keys&gt;&lt;ref-type name="Journal Article"&gt;17&lt;/ref-type&gt;&lt;contributors&gt;&lt;authors&gt;&lt;author&gt;Bhargava, Akshey&lt;/author&gt;&lt;/authors&gt;&lt;/contributors&gt;&lt;titles&gt;&lt;title&gt;Wet scrubbers–design of spray tower to control air pollutants&lt;/title&gt;&lt;secondary-title&gt;Int. J. Environ. Planning and Dev&lt;/secondary-title&gt;&lt;/titles&gt;&lt;periodical&gt;&lt;full-title&gt;Int. J. Environ. Planning and Dev&lt;/full-title&gt;&lt;/periodical&gt;&lt;pages&gt;36-41&lt;/pages&gt;&lt;volume&gt;1&lt;/volume&gt;&lt;number&gt;1&lt;/number&gt;&lt;dates&gt;&lt;year&gt;2017&lt;/year&gt;&lt;/dates&gt;&lt;urls&gt;&lt;/urls&gt;&lt;/record&gt;&lt;/Cite&gt;&lt;/EndNote&gt;</w:instrText>
      </w:r>
      <w:r w:rsidR="00064260">
        <w:fldChar w:fldCharType="separate"/>
      </w:r>
      <w:r w:rsidR="00B5733C">
        <w:rPr>
          <w:noProof/>
        </w:rPr>
        <w:t>[2, 3]</w:t>
      </w:r>
      <w:r w:rsidR="00064260">
        <w:fldChar w:fldCharType="end"/>
      </w:r>
      <w:r w:rsidRPr="0070659A">
        <w:t xml:space="preserve">. One of the important aspects of the gas-liquid </w:t>
      </w:r>
      <w:r w:rsidR="00D22E86" w:rsidRPr="0070659A">
        <w:t>contactors</w:t>
      </w:r>
      <w:r w:rsidRPr="0070659A">
        <w:t xml:space="preserve"> that affect</w:t>
      </w:r>
      <w:ins w:id="2" w:author="Kiani, Ali (Energy, Newcastle)" w:date="2021-04-06T08:32:00Z">
        <w:r w:rsidR="002501B5">
          <w:t>s</w:t>
        </w:r>
      </w:ins>
      <w:r w:rsidRPr="0070659A">
        <w:t xml:space="preserve"> its efficiency and economy is the solvent</w:t>
      </w:r>
      <w:r w:rsidR="00B5733C">
        <w:t xml:space="preserve"> loss or solvent emission </w:t>
      </w:r>
      <w:r w:rsidR="00B5733C">
        <w:fldChar w:fldCharType="begin"/>
      </w:r>
      <w:r w:rsidR="00B5733C">
        <w:instrText xml:space="preserve"> ADDIN EN.CITE &lt;EndNote&gt;&lt;Cite&gt;&lt;Author&gt;Veltman&lt;/Author&gt;&lt;Year&gt;2010&lt;/Year&gt;&lt;RecNum&gt;187&lt;/RecNum&gt;&lt;DisplayText&gt;[4]&lt;/DisplayText&gt;&lt;record&gt;&lt;rec-number&gt;187&lt;/rec-number&gt;&lt;foreign-keys&gt;&lt;key app="EN" db-id="fswpw55e4ewwxaepx2qva006wp0pa50dsadt" timestamp="1623040245"&gt;187&lt;/key&gt;&lt;/foreign-keys&gt;&lt;ref-type name="Journal Article"&gt;17&lt;/ref-type&gt;&lt;contributors&gt;&lt;authors&gt;&lt;author&gt;Veltman, Karin&lt;/author&gt;&lt;author&gt;Singh, Bhawna&lt;/author&gt;&lt;author&gt;Hertwich, Edgar G&lt;/author&gt;&lt;/authors&gt;&lt;/contributors&gt;&lt;titles&gt;&lt;title&gt;Human and environmental impact assessment of postcombustion CO2 capture focusing on emissions from amine-based scrubbing solvents to air&lt;/title&gt;&lt;secondary-title&gt;Environmental science &amp;amp; technology&lt;/secondary-title&gt;&lt;/titles&gt;&lt;periodical&gt;&lt;full-title&gt;Environmental Science &amp;amp; Technology&lt;/full-title&gt;&lt;/periodical&gt;&lt;pages&gt;1496-1502&lt;/pages&gt;&lt;volume&gt;44&lt;/volume&gt;&lt;number&gt;4&lt;/number&gt;&lt;dates&gt;&lt;year&gt;2010&lt;/year&gt;&lt;/dates&gt;&lt;isbn&gt;0013-936X&lt;/isbn&gt;&lt;urls&gt;&lt;/urls&gt;&lt;/record&gt;&lt;/Cite&gt;&lt;/EndNote&gt;</w:instrText>
      </w:r>
      <w:r w:rsidR="00B5733C">
        <w:fldChar w:fldCharType="separate"/>
      </w:r>
      <w:r w:rsidR="00B5733C">
        <w:rPr>
          <w:noProof/>
        </w:rPr>
        <w:t>[4]</w:t>
      </w:r>
      <w:r w:rsidR="00B5733C">
        <w:fldChar w:fldCharType="end"/>
      </w:r>
      <w:r w:rsidR="00B5733C">
        <w:t xml:space="preserve"> </w:t>
      </w:r>
      <w:r w:rsidRPr="0070659A">
        <w:t xml:space="preserve">. </w:t>
      </w:r>
      <w:proofErr w:type="spellStart"/>
      <w:r w:rsidR="00B5733C">
        <w:t>Sovlent</w:t>
      </w:r>
      <w:proofErr w:type="spellEnd"/>
      <w:r w:rsidR="00B5733C">
        <w:t xml:space="preserve"> loss</w:t>
      </w:r>
      <w:r w:rsidR="0097709B">
        <w:t xml:space="preserve"> or drift (a term that is used in cooling tower systems)</w:t>
      </w:r>
      <w:r w:rsidRPr="0070659A">
        <w:t xml:space="preserve"> is defined as the liquid entrained in the air stream which is carried out of the </w:t>
      </w:r>
      <w:proofErr w:type="spellStart"/>
      <w:r w:rsidR="00B5733C">
        <w:t>contacor</w:t>
      </w:r>
      <w:proofErr w:type="spellEnd"/>
      <w:r w:rsidR="00B5733C">
        <w:t xml:space="preserve"> system</w:t>
      </w:r>
      <w:r w:rsidRPr="0070659A">
        <w:t xml:space="preserve"> through the induced draft fan stack.</w:t>
      </w:r>
      <w:r w:rsidR="0097709B">
        <w:t xml:space="preserve"> As in the presented study a cooling tower is compared with other contactors and since the solvent of interest does not have a vapour pressure, the term “drift” is used to define any solvent loss in the form of tiny droplets escaping the system. </w:t>
      </w:r>
      <w:r w:rsidR="00D22E86">
        <w:t xml:space="preserve"> </w:t>
      </w:r>
      <w:commentRangeStart w:id="3"/>
      <w:commentRangeStart w:id="4"/>
      <w:r w:rsidR="00353527" w:rsidRPr="0070659A">
        <w:t>D</w:t>
      </w:r>
      <w:r w:rsidRPr="0070659A">
        <w:t xml:space="preserve">rift in </w:t>
      </w:r>
      <w:r w:rsidR="0097709B">
        <w:t>cooling towers</w:t>
      </w:r>
      <w:r w:rsidRPr="0070659A">
        <w:t xml:space="preserve"> contactors is the main cause of solvent loss</w:t>
      </w:r>
      <w:r w:rsidR="00B5733C">
        <w:t xml:space="preserve"> </w:t>
      </w:r>
      <w:r w:rsidR="00B5733C">
        <w:fldChar w:fldCharType="begin"/>
      </w:r>
      <w:r w:rsidR="00B5733C">
        <w:instrText xml:space="preserve"> ADDIN EN.CITE &lt;EndNote&gt;&lt;Cite&gt;&lt;Author&gt;Lucas Miralles&lt;/Author&gt;&lt;Year&gt;2012&lt;/Year&gt;&lt;RecNum&gt;188&lt;/RecNum&gt;&lt;DisplayText&gt;[5, 6]&lt;/DisplayText&gt;&lt;record&gt;&lt;rec-number&gt;188&lt;/rec-number&gt;&lt;foreign-keys&gt;&lt;key app="EN" db-id="fswpw55e4ewwxaepx2qva006wp0pa50dsadt" timestamp="1623040685"&gt;188&lt;/key&gt;&lt;/foreign-keys&gt;&lt;ref-type name="Journal Article"&gt;17&lt;/ref-type&gt;&lt;contributors&gt;&lt;authors&gt;&lt;author&gt;Lucas Miralles, Manuel&lt;/author&gt;&lt;author&gt;Martínez Beltrán, Pedro Juan&lt;/author&gt;&lt;author&gt;Viedma Robles, Antonio&lt;/author&gt;&lt;/authors&gt;&lt;/contributors&gt;&lt;titles&gt;&lt;title&gt;Experimental determination of drift loss from a cooling tower with different drift eliminators using the chemical balance method&lt;/title&gt;&lt;/titles&gt;&lt;dates&gt;&lt;year&gt;2012&lt;/year&gt;&lt;/dates&gt;&lt;isbn&gt;0140-7007&lt;/isbn&gt;&lt;urls&gt;&lt;/urls&gt;&lt;/record&gt;&lt;/Cite&gt;&lt;Cite&gt;&lt;Author&gt;Song&lt;/Author&gt;&lt;Year&gt;2020&lt;/Year&gt;&lt;RecNum&gt;189&lt;/RecNum&gt;&lt;record&gt;&lt;rec-number&gt;189&lt;/rec-number&gt;&lt;foreign-keys&gt;&lt;key app="EN" db-id="fswpw55e4ewwxaepx2qva006wp0pa50dsadt" timestamp="1623040757"&gt;189&lt;/key&gt;&lt;/foreign-keys&gt;&lt;ref-type name="Conference Proceedings"&gt;10&lt;/ref-type&gt;&lt;contributors&gt;&lt;authors&gt;&lt;author&gt;Song, Yu&lt;/author&gt;&lt;author&gt;Wu, Guangzhong&lt;/author&gt;&lt;author&gt;Song, Baohong&lt;/author&gt;&lt;/authors&gt;&lt;/contributors&gt;&lt;titles&gt;&lt;title&gt;Analysis of drift loss and concentration change of wet cooling tower&lt;/title&gt;&lt;secondary-title&gt;IOP Conference Series: Earth and Environmental Science&lt;/secondary-title&gt;&lt;/titles&gt;&lt;pages&gt;012059&lt;/pages&gt;&lt;volume&gt;569&lt;/volume&gt;&lt;number&gt;1&lt;/number&gt;&lt;dates&gt;&lt;year&gt;2020&lt;/year&gt;&lt;/dates&gt;&lt;publisher&gt;IOP Publishing&lt;/publisher&gt;&lt;isbn&gt;1755-1315&lt;/isbn&gt;&lt;urls&gt;&lt;/urls&gt;&lt;/record&gt;&lt;/Cite&gt;&lt;/EndNote&gt;</w:instrText>
      </w:r>
      <w:r w:rsidR="00B5733C">
        <w:fldChar w:fldCharType="separate"/>
      </w:r>
      <w:r w:rsidR="00B5733C">
        <w:rPr>
          <w:noProof/>
        </w:rPr>
        <w:t>[5, 6]</w:t>
      </w:r>
      <w:r w:rsidR="00B5733C">
        <w:fldChar w:fldCharType="end"/>
      </w:r>
      <w:r w:rsidRPr="0070659A">
        <w:t xml:space="preserve"> </w:t>
      </w:r>
      <w:commentRangeEnd w:id="3"/>
      <w:r w:rsidR="00934951">
        <w:rPr>
          <w:rStyle w:val="CommentReference"/>
        </w:rPr>
        <w:commentReference w:id="3"/>
      </w:r>
      <w:commentRangeEnd w:id="4"/>
      <w:r w:rsidR="0097709B">
        <w:rPr>
          <w:rStyle w:val="CommentReference"/>
        </w:rPr>
        <w:commentReference w:id="4"/>
      </w:r>
      <w:r w:rsidRPr="0070659A">
        <w:t>and thus contributes to the overall efficacy of the contactor and imposes extra maintenance costs.</w:t>
      </w:r>
    </w:p>
    <w:p w14:paraId="0156D17E" w14:textId="469D5DDE" w:rsidR="00534B84" w:rsidRDefault="00353527" w:rsidP="0070659A">
      <w:r w:rsidRPr="0070659A">
        <w:t>As mentioned above, d</w:t>
      </w:r>
      <w:r w:rsidR="00534B84" w:rsidRPr="0070659A">
        <w:t>rift is entrained</w:t>
      </w:r>
      <w:r w:rsidRPr="0070659A">
        <w:t xml:space="preserve"> solvent</w:t>
      </w:r>
      <w:r w:rsidR="00534B84" w:rsidRPr="0070659A">
        <w:t xml:space="preserve"> </w:t>
      </w:r>
      <w:r w:rsidRPr="0070659A">
        <w:t>droplets</w:t>
      </w:r>
      <w:r w:rsidR="00534B84" w:rsidRPr="0070659A">
        <w:t xml:space="preserve"> in the tower discharge </w:t>
      </w:r>
      <w:r w:rsidR="00481A49" w:rsidRPr="0070659A">
        <w:t>vapours</w:t>
      </w:r>
      <w:r w:rsidR="00534B84" w:rsidRPr="0070659A">
        <w:t xml:space="preserve">. Drift loss varies between 0.1 and 0.2 % of Circulation flow. It can be as low as 0.01 % of circulation flow if the cooling tower has windage drift </w:t>
      </w:r>
      <w:commentRangeStart w:id="5"/>
      <w:r w:rsidR="00534B84" w:rsidRPr="0070659A">
        <w:t>eliminators</w:t>
      </w:r>
      <w:commentRangeEnd w:id="5"/>
      <w:r w:rsidR="00934951">
        <w:rPr>
          <w:rStyle w:val="CommentReference"/>
        </w:rPr>
        <w:commentReference w:id="5"/>
      </w:r>
      <w:r w:rsidR="009273C3">
        <w:t xml:space="preserve"> </w:t>
      </w:r>
      <w:r w:rsidR="009273C3">
        <w:fldChar w:fldCharType="begin"/>
      </w:r>
      <w:r w:rsidR="009273C3">
        <w:instrText xml:space="preserve"> ADDIN EN.CITE &lt;EndNote&gt;&lt;Cite&gt;&lt;Author&gt;Lucas&lt;/Author&gt;&lt;Year&gt;2012&lt;/Year&gt;&lt;RecNum&gt;190&lt;/RecNum&gt;&lt;DisplayText&gt;[7]&lt;/DisplayText&gt;&lt;record&gt;&lt;rec-number&gt;190&lt;/rec-number&gt;&lt;foreign-keys&gt;&lt;key app="EN" db-id="fswpw55e4ewwxaepx2qva006wp0pa50dsadt" timestamp="1623041508"&gt;190&lt;/key&gt;&lt;/foreign-keys&gt;&lt;ref-type name="Journal Article"&gt;17&lt;/ref-type&gt;&lt;contributors&gt;&lt;authors&gt;&lt;author&gt;Lucas, M&lt;/author&gt;&lt;author&gt;Martínez, PJ&lt;/author&gt;&lt;author&gt;Viedma, A&lt;/author&gt;&lt;/authors&gt;&lt;/contributors&gt;&lt;titles&gt;&lt;title&gt;Experimental determination of drift loss from a cooling tower with different drift eliminators using the chemical balance method&lt;/title&gt;&lt;secondary-title&gt;International journal of refrigeration&lt;/secondary-title&gt;&lt;/titles&gt;&lt;periodical&gt;&lt;full-title&gt;International journal of refrigeration&lt;/full-title&gt;&lt;/periodical&gt;&lt;pages&gt;1779-1788&lt;/pages&gt;&lt;volume&gt;35&lt;/volume&gt;&lt;number&gt;6&lt;/number&gt;&lt;dates&gt;&lt;year&gt;2012&lt;/year&gt;&lt;/dates&gt;&lt;isbn&gt;0140-7007&lt;/isbn&gt;&lt;urls&gt;&lt;/urls&gt;&lt;/record&gt;&lt;/Cite&gt;&lt;/EndNote&gt;</w:instrText>
      </w:r>
      <w:r w:rsidR="009273C3">
        <w:fldChar w:fldCharType="separate"/>
      </w:r>
      <w:r w:rsidR="009273C3">
        <w:rPr>
          <w:noProof/>
        </w:rPr>
        <w:t>[7]</w:t>
      </w:r>
      <w:r w:rsidR="009273C3">
        <w:fldChar w:fldCharType="end"/>
      </w:r>
      <w:r w:rsidR="00534B84" w:rsidRPr="0070659A">
        <w:t>.</w:t>
      </w:r>
    </w:p>
    <w:p w14:paraId="7AAF7270" w14:textId="4700CE02" w:rsidR="00534B84" w:rsidRPr="0070659A" w:rsidRDefault="00534B84" w:rsidP="0070659A">
      <w:r w:rsidRPr="0070659A">
        <w:t>To minimise the drift, usually, a self-draining filter or a demister is implemented that removes solvent droplets from the stream and re-introduce the collected solvent to the solvent reservoir.</w:t>
      </w:r>
      <w:r w:rsidR="002705DE">
        <w:t xml:space="preserve"> However, n</w:t>
      </w:r>
      <w:r w:rsidRPr="0070659A">
        <w:t>o matter how high the efficiency of the demister/filter is, some of the solvent</w:t>
      </w:r>
      <w:r w:rsidR="00D22E86">
        <w:t>s</w:t>
      </w:r>
      <w:r w:rsidRPr="0070659A">
        <w:t xml:space="preserve"> will be lost. On the </w:t>
      </w:r>
      <w:r w:rsidRPr="0070659A">
        <w:lastRenderedPageBreak/>
        <w:t xml:space="preserve">other hand, there might be some </w:t>
      </w:r>
      <w:r w:rsidR="00481A49" w:rsidRPr="0070659A">
        <w:t>particles within</w:t>
      </w:r>
      <w:r w:rsidRPr="0070659A">
        <w:t xml:space="preserve"> </w:t>
      </w:r>
      <w:r w:rsidR="00D22E86">
        <w:t xml:space="preserve">the </w:t>
      </w:r>
      <w:r w:rsidRPr="0070659A">
        <w:t>nano/</w:t>
      </w:r>
      <w:r w:rsidR="00481A49" w:rsidRPr="0070659A">
        <w:t>micromet</w:t>
      </w:r>
      <w:r w:rsidR="00D22E86">
        <w:t>re</w:t>
      </w:r>
      <w:r w:rsidRPr="0070659A">
        <w:t xml:space="preserve"> range that are small enough to be able to escape the filters and demisters. The loss due to the latter phenomenon is believed to be negligible and not contribute to significant economical outcome; however, it is of high significance in terms of adverse health and environmental effects</w:t>
      </w:r>
      <w:r w:rsidR="002705DE">
        <w:t xml:space="preserve"> </w:t>
      </w:r>
      <w:r w:rsidR="002705DE">
        <w:fldChar w:fldCharType="begin"/>
      </w:r>
      <w:r w:rsidR="00C26504">
        <w:instrText xml:space="preserve"> ADDIN EN.CITE &lt;EndNote&gt;&lt;Cite&gt;&lt;Author&gt;Ruiz&lt;/Author&gt;&lt;Year&gt;2017&lt;/Year&gt;&lt;RecNum&gt;191&lt;/RecNum&gt;&lt;DisplayText&gt;[8]&lt;/DisplayText&gt;&lt;record&gt;&lt;rec-number&gt;191&lt;/rec-number&gt;&lt;foreign-keys&gt;&lt;key app="EN" db-id="fswpw55e4ewwxaepx2qva006wp0pa50dsadt" timestamp="1623110547"&gt;191&lt;/key&gt;&lt;/foreign-keys&gt;&lt;ref-type name="Journal Article"&gt;17&lt;/ref-type&gt;&lt;contributors&gt;&lt;authors&gt;&lt;author&gt;Ruiz, J&lt;/author&gt;&lt;author&gt;Kaiser, AS&lt;/author&gt;&lt;author&gt;Lucas, M&lt;/author&gt;&lt;/authors&gt;&lt;/contributors&gt;&lt;titles&gt;&lt;title&gt;Experimental determination of drift and PM10 cooling tower emissions: Influence of components and operating conditions&lt;/title&gt;&lt;secondary-title&gt;Environmental Pollution&lt;/secondary-title&gt;&lt;/titles&gt;&lt;periodical&gt;&lt;full-title&gt;Environmental Pollution&lt;/full-title&gt;&lt;/periodical&gt;&lt;pages&gt;422-431&lt;/pages&gt;&lt;volume&gt;230&lt;/volume&gt;&lt;dates&gt;&lt;year&gt;2017&lt;/year&gt;&lt;/dates&gt;&lt;isbn&gt;0269-7491&lt;/isbn&gt;&lt;urls&gt;&lt;/urls&gt;&lt;/record&gt;&lt;/Cite&gt;&lt;/EndNote&gt;</w:instrText>
      </w:r>
      <w:r w:rsidR="002705DE">
        <w:fldChar w:fldCharType="separate"/>
      </w:r>
      <w:r w:rsidR="00C26504">
        <w:rPr>
          <w:noProof/>
        </w:rPr>
        <w:t>[8]</w:t>
      </w:r>
      <w:r w:rsidR="002705DE">
        <w:fldChar w:fldCharType="end"/>
      </w:r>
      <w:r w:rsidR="00353527" w:rsidRPr="0070659A">
        <w:t>.</w:t>
      </w:r>
    </w:p>
    <w:p w14:paraId="36530515" w14:textId="34CA30C6" w:rsidR="00C26504" w:rsidRPr="0070659A" w:rsidRDefault="00534B84" w:rsidP="00C26504">
      <w:r w:rsidRPr="0070659A">
        <w:t xml:space="preserve">Because the </w:t>
      </w:r>
      <w:commentRangeStart w:id="6"/>
      <w:commentRangeStart w:id="7"/>
      <w:r w:rsidRPr="0070659A">
        <w:t xml:space="preserve">drift droplets contain the same chemical </w:t>
      </w:r>
      <w:r w:rsidR="00481A49" w:rsidRPr="0070659A">
        <w:t>composition</w:t>
      </w:r>
      <w:r w:rsidRPr="0070659A">
        <w:t xml:space="preserve"> </w:t>
      </w:r>
      <w:commentRangeEnd w:id="6"/>
      <w:r w:rsidR="002501B5">
        <w:rPr>
          <w:rStyle w:val="CommentReference"/>
        </w:rPr>
        <w:commentReference w:id="6"/>
      </w:r>
      <w:commentRangeEnd w:id="7"/>
      <w:r w:rsidR="00C26504">
        <w:rPr>
          <w:rStyle w:val="CommentReference"/>
        </w:rPr>
        <w:commentReference w:id="7"/>
      </w:r>
      <w:r w:rsidRPr="0070659A">
        <w:t xml:space="preserve">as the </w:t>
      </w:r>
      <w:r w:rsidR="00353527" w:rsidRPr="0070659A">
        <w:t>solvent</w:t>
      </w:r>
      <w:r w:rsidRPr="0070659A">
        <w:t xml:space="preserve"> circulating through the </w:t>
      </w:r>
      <w:r w:rsidR="00353527" w:rsidRPr="0070659A">
        <w:t>contactor</w:t>
      </w:r>
      <w:r w:rsidRPr="0070659A">
        <w:t xml:space="preserve">, these </w:t>
      </w:r>
      <w:r w:rsidR="00353527" w:rsidRPr="0070659A">
        <w:t>droplets eventually</w:t>
      </w:r>
      <w:r w:rsidRPr="0070659A">
        <w:t xml:space="preserve"> can be converted to airborne </w:t>
      </w:r>
      <w:r w:rsidR="00353527" w:rsidRPr="0070659A">
        <w:t>particles</w:t>
      </w:r>
      <w:r w:rsidR="002705DE">
        <w:t xml:space="preserve"> </w:t>
      </w:r>
      <w:r w:rsidR="002705DE">
        <w:fldChar w:fldCharType="begin"/>
      </w:r>
      <w:r w:rsidR="00C26504">
        <w:instrText xml:space="preserve"> ADDIN EN.CITE &lt;EndNote&gt;&lt;Cite&gt;&lt;Author&gt;Ruiz&lt;/Author&gt;&lt;Year&gt;2017&lt;/Year&gt;&lt;RecNum&gt;191&lt;/RecNum&gt;&lt;DisplayText&gt;[8, 9]&lt;/DisplayText&gt;&lt;record&gt;&lt;rec-number&gt;191&lt;/rec-number&gt;&lt;foreign-keys&gt;&lt;key app="EN" db-id="fswpw55e4ewwxaepx2qva006wp0pa50dsadt" timestamp="1623110547"&gt;191&lt;/key&gt;&lt;/foreign-keys&gt;&lt;ref-type name="Journal Article"&gt;17&lt;/ref-type&gt;&lt;contributors&gt;&lt;authors&gt;&lt;author&gt;Ruiz, J&lt;/author&gt;&lt;author&gt;Kaiser, AS&lt;/author&gt;&lt;author&gt;Lucas, M&lt;/author&gt;&lt;/authors&gt;&lt;/contributors&gt;&lt;titles&gt;&lt;title&gt;Experimental determination of drift and PM10 cooling tower emissions: Influence of components and operating conditions&lt;/title&gt;&lt;secondary-title&gt;Environmental Pollution&lt;/secondary-title&gt;&lt;/titles&gt;&lt;periodical&gt;&lt;full-title&gt;Environmental Pollution&lt;/full-title&gt;&lt;/periodical&gt;&lt;pages&gt;422-431&lt;/pages&gt;&lt;volume&gt;230&lt;/volume&gt;&lt;dates&gt;&lt;year&gt;2017&lt;/year&gt;&lt;/dates&gt;&lt;isbn&gt;0269-7491&lt;/isbn&gt;&lt;urls&gt;&lt;/urls&gt;&lt;/record&gt;&lt;/Cite&gt;&lt;Cite&gt;&lt;Author&gt;Mouchtouri&lt;/Author&gt;&lt;Year&gt;2010&lt;/Year&gt;&lt;RecNum&gt;192&lt;/RecNum&gt;&lt;record&gt;&lt;rec-number&gt;192&lt;/rec-number&gt;&lt;foreign-keys&gt;&lt;key app="EN" db-id="fswpw55e4ewwxaepx2qva006wp0pa50dsadt" timestamp="1623110683"&gt;192&lt;/key&gt;&lt;/foreign-keys&gt;&lt;ref-type name="Journal Article"&gt;17&lt;/ref-type&gt;&lt;contributors&gt;&lt;authors&gt;&lt;author&gt;Mouchtouri, Varvara A&lt;/author&gt;&lt;author&gt;Goutziana, Georgia&lt;/author&gt;&lt;author&gt;Kremastinou, Jenny&lt;/author&gt;&lt;author&gt;Hadjichristodoulou, Christos&lt;/author&gt;&lt;/authors&gt;&lt;/contributors&gt;&lt;titles&gt;&lt;title&gt;Legionella species colonization in cooling towers: risk factors and assessment of control measures&lt;/title&gt;&lt;secondary-title&gt;American journal of infection control&lt;/secondary-title&gt;&lt;/titles&gt;&lt;periodical&gt;&lt;full-title&gt;American journal of infection control&lt;/full-title&gt;&lt;/periodical&gt;&lt;pages&gt;50-55&lt;/pages&gt;&lt;volume&gt;38&lt;/volume&gt;&lt;number&gt;1&lt;/number&gt;&lt;dates&gt;&lt;year&gt;2010&lt;/year&gt;&lt;/dates&gt;&lt;isbn&gt;0196-6553&lt;/isbn&gt;&lt;urls&gt;&lt;/urls&gt;&lt;/record&gt;&lt;/Cite&gt;&lt;/EndNote&gt;</w:instrText>
      </w:r>
      <w:r w:rsidR="002705DE">
        <w:fldChar w:fldCharType="separate"/>
      </w:r>
      <w:r w:rsidR="00C26504">
        <w:rPr>
          <w:noProof/>
        </w:rPr>
        <w:t>[8, 9]</w:t>
      </w:r>
      <w:r w:rsidR="002705DE">
        <w:fldChar w:fldCharType="end"/>
      </w:r>
      <w:r w:rsidRPr="0070659A">
        <w:t xml:space="preserve">. Large drift droplets settle out of the exhaust air stream and deposit near the </w:t>
      </w:r>
      <w:r w:rsidR="00353527" w:rsidRPr="0070659A">
        <w:t>exhaust vent</w:t>
      </w:r>
      <w:r w:rsidRPr="0070659A">
        <w:t>. This process can lead to wetting, icing, salt deposition, and related problems such as damage to equipment or vegetation.</w:t>
      </w:r>
      <w:r w:rsidR="00C26504">
        <w:t xml:space="preserve"> </w:t>
      </w:r>
      <w:r w:rsidR="00C26504" w:rsidRPr="00C26504">
        <w:t xml:space="preserve">Wet cooling tower emissions of </w:t>
      </w:r>
      <w:r w:rsidR="00C26504">
        <w:t>PM10</w:t>
      </w:r>
      <w:r w:rsidR="00C26504" w:rsidRPr="00C26504">
        <w:t xml:space="preserve"> can be computed using the EPA's AP-42 approach, which assumes that all total dissolved solids discharged in the form of</w:t>
      </w:r>
      <w:r w:rsidR="00C26504">
        <w:t xml:space="preserve"> </w:t>
      </w:r>
      <w:r w:rsidR="00C26504" w:rsidRPr="00C26504">
        <w:t>drift are PM10</w:t>
      </w:r>
      <w:r w:rsidR="00C26504">
        <w:t xml:space="preserve"> </w:t>
      </w:r>
      <w:r w:rsidR="00C26504">
        <w:fldChar w:fldCharType="begin"/>
      </w:r>
      <w:r w:rsidR="00C26504">
        <w:instrText xml:space="preserve"> ADDIN EN.CITE &lt;EndNote&gt;&lt;Cite&gt;&lt;Author&gt;FOUNDRIES&lt;/Author&gt;&lt;RecNum&gt;193&lt;/RecNum&gt;&lt;DisplayText&gt;[10, 11]&lt;/DisplayText&gt;&lt;record&gt;&lt;rec-number&gt;193&lt;/rec-number&gt;&lt;foreign-keys&gt;&lt;key app="EN" db-id="fswpw55e4ewwxaepx2qva006wp0pa50dsadt" timestamp="1623111931"&gt;193&lt;/key&gt;&lt;/foreign-keys&gt;&lt;ref-type name="Journal Article"&gt;17&lt;/ref-type&gt;&lt;contributors&gt;&lt;authors&gt;&lt;author&gt;FOUNDRIES, IRON&lt;/author&gt;&lt;/authors&gt;&lt;/contributors&gt;&lt;titles&gt;&lt;title&gt;BACKGROUND REPORT AP-42 SECTION 12.10&lt;/title&gt;&lt;/titles&gt;&lt;dates&gt;&lt;/dates&gt;&lt;urls&gt;&lt;/urls&gt;&lt;/record&gt;&lt;/Cite&gt;&lt;Cite&gt;&lt;Author&gt;Saxena&lt;/Author&gt;&lt;Year&gt;2019&lt;/Year&gt;&lt;RecNum&gt;194&lt;/RecNum&gt;&lt;record&gt;&lt;rec-number&gt;194&lt;/rec-number&gt;&lt;foreign-keys&gt;&lt;key app="EN" db-id="fswpw55e4ewwxaepx2qva006wp0pa50dsadt" timestamp="1623113150"&gt;194&lt;/key&gt;&lt;/foreign-keys&gt;&lt;ref-type name="Book Section"&gt;5&lt;/ref-type&gt;&lt;contributors&gt;&lt;authors&gt;&lt;author&gt;Saxena, Pallavi&lt;/author&gt;&lt;author&gt;Sonwani, Saurabh&lt;/author&gt;&lt;/authors&gt;&lt;/contributors&gt;&lt;titles&gt;&lt;title&gt;Policy Regulations and Future Recommendations&lt;/title&gt;&lt;secondary-title&gt;Criteria Air Pollutants and their Impact on Environmental Health&lt;/secondary-title&gt;&lt;/titles&gt;&lt;pages&gt;127-157&lt;/pages&gt;&lt;dates&gt;&lt;year&gt;2019&lt;/year&gt;&lt;/dates&gt;&lt;publisher&gt;Springer&lt;/publisher&gt;&lt;urls&gt;&lt;/urls&gt;&lt;/record&gt;&lt;/Cite&gt;&lt;/EndNote&gt;</w:instrText>
      </w:r>
      <w:r w:rsidR="00C26504">
        <w:fldChar w:fldCharType="separate"/>
      </w:r>
      <w:r w:rsidR="00C26504">
        <w:rPr>
          <w:noProof/>
        </w:rPr>
        <w:t>[10, 11]</w:t>
      </w:r>
      <w:r w:rsidR="00C26504">
        <w:fldChar w:fldCharType="end"/>
      </w:r>
      <w:r w:rsidR="00C26504" w:rsidRPr="00C26504">
        <w:t>.</w:t>
      </w:r>
    </w:p>
    <w:p w14:paraId="4681D5CF" w14:textId="213FF932" w:rsidR="00534B84" w:rsidRPr="0070659A" w:rsidRDefault="00D22E86" w:rsidP="0070659A">
      <w:r>
        <w:t>The w</w:t>
      </w:r>
      <w:r w:rsidR="00353527" w:rsidRPr="0070659A">
        <w:t>ater content of</w:t>
      </w:r>
      <w:r w:rsidR="00534B84" w:rsidRPr="0070659A">
        <w:t xml:space="preserve"> </w:t>
      </w:r>
      <w:r w:rsidR="00C26504">
        <w:t xml:space="preserve">airborne </w:t>
      </w:r>
      <w:r w:rsidR="00534B84" w:rsidRPr="0070659A">
        <w:t xml:space="preserve">droplets may evaporate before being deposited in the area surrounding the </w:t>
      </w:r>
      <w:r w:rsidR="00353527" w:rsidRPr="0070659A">
        <w:t xml:space="preserve">exhaust falling within micro or even </w:t>
      </w:r>
      <w:proofErr w:type="spellStart"/>
      <w:r w:rsidR="00353527" w:rsidRPr="0070659A">
        <w:t>nanometer</w:t>
      </w:r>
      <w:proofErr w:type="spellEnd"/>
      <w:r w:rsidR="00353527" w:rsidRPr="0070659A">
        <w:t xml:space="preserve"> particle diameter range</w:t>
      </w:r>
      <w:commentRangeStart w:id="8"/>
      <w:commentRangeStart w:id="9"/>
      <w:commentRangeStart w:id="10"/>
      <w:r w:rsidR="00534B84" w:rsidRPr="0070659A">
        <w:t xml:space="preserve">. </w:t>
      </w:r>
      <w:r w:rsidR="00353527" w:rsidRPr="0070659A">
        <w:t>Coarse and fine</w:t>
      </w:r>
      <w:r w:rsidR="00534B84" w:rsidRPr="0070659A">
        <w:t xml:space="preserve"> </w:t>
      </w:r>
      <w:r w:rsidR="00353527" w:rsidRPr="0070659A">
        <w:t>particles are</w:t>
      </w:r>
      <w:r w:rsidR="00534B84" w:rsidRPr="0070659A">
        <w:t xml:space="preserve"> </w:t>
      </w:r>
      <w:r w:rsidR="00353527" w:rsidRPr="0070659A">
        <w:t>emitted</w:t>
      </w:r>
      <w:r w:rsidR="00534B84" w:rsidRPr="0070659A">
        <w:t xml:space="preserve"> </w:t>
      </w:r>
      <w:r w:rsidR="00353527" w:rsidRPr="0070659A">
        <w:t xml:space="preserve">either directly from the gas-liquid </w:t>
      </w:r>
      <w:r w:rsidR="00481A49" w:rsidRPr="0070659A">
        <w:t xml:space="preserve">contactors </w:t>
      </w:r>
      <w:r w:rsidR="00353527" w:rsidRPr="0070659A">
        <w:t xml:space="preserve">or </w:t>
      </w:r>
      <w:r w:rsidR="00534B84" w:rsidRPr="0070659A">
        <w:t xml:space="preserve">when the </w:t>
      </w:r>
      <w:r w:rsidR="00C26504">
        <w:t>water content of the larger</w:t>
      </w:r>
      <w:r w:rsidR="00534B84" w:rsidRPr="0070659A">
        <w:t xml:space="preserve"> droplets evaporate</w:t>
      </w:r>
      <w:r w:rsidR="00C26504">
        <w:t>s</w:t>
      </w:r>
      <w:r w:rsidR="00534B84" w:rsidRPr="0070659A">
        <w:t xml:space="preserve"> and leave fine particulate matter </w:t>
      </w:r>
      <w:r w:rsidR="00C26504">
        <w:t xml:space="preserve">both in the form of concentrated solution or solid </w:t>
      </w:r>
      <w:proofErr w:type="spellStart"/>
      <w:r w:rsidR="00C26504">
        <w:t>cristals</w:t>
      </w:r>
      <w:proofErr w:type="spellEnd"/>
      <w:r w:rsidR="00C26504">
        <w:t xml:space="preserve"> within the micron and nano range </w:t>
      </w:r>
      <w:r w:rsidR="00C26504">
        <w:fldChar w:fldCharType="begin"/>
      </w:r>
      <w:r w:rsidR="00C26504">
        <w:instrText xml:space="preserve"> ADDIN EN.CITE &lt;EndNote&gt;&lt;Cite&gt;&lt;Author&gt;Nicas&lt;/Author&gt;&lt;Year&gt;2005&lt;/Year&gt;&lt;RecNum&gt;195&lt;/RecNum&gt;&lt;DisplayText&gt;[12]&lt;/DisplayText&gt;&lt;record&gt;&lt;rec-number&gt;195&lt;/rec-number&gt;&lt;foreign-keys&gt;&lt;key app="EN" db-id="fswpw55e4ewwxaepx2qva006wp0pa50dsadt" timestamp="1623113761"&gt;195&lt;/key&gt;&lt;/foreign-keys&gt;&lt;ref-type name="Journal Article"&gt;17&lt;/ref-type&gt;&lt;contributors&gt;&lt;authors&gt;&lt;author&gt;Nicas, Mark&lt;/author&gt;&lt;author&gt;Nazaroff, William W&lt;/author&gt;&lt;author&gt;Hubbard, Alan&lt;/author&gt;&lt;/authors&gt;&lt;/contributors&gt;&lt;titles&gt;&lt;title&gt;Toward understanding the risk of secondary airborne infection: emission of respirable pathogens&lt;/title&gt;&lt;secondary-title&gt;Journal of occupational and environmental hygiene&lt;/secondary-title&gt;&lt;/titles&gt;&lt;periodical&gt;&lt;full-title&gt;Journal of occupational and environmental hygiene&lt;/full-title&gt;&lt;/periodical&gt;&lt;pages&gt;143-154&lt;/pages&gt;&lt;volume&gt;2&lt;/volume&gt;&lt;number&gt;3&lt;/number&gt;&lt;dates&gt;&lt;year&gt;2005&lt;/year&gt;&lt;/dates&gt;&lt;isbn&gt;1545-9624&lt;/isbn&gt;&lt;urls&gt;&lt;/urls&gt;&lt;/record&gt;&lt;/Cite&gt;&lt;/EndNote&gt;</w:instrText>
      </w:r>
      <w:r w:rsidR="00C26504">
        <w:fldChar w:fldCharType="separate"/>
      </w:r>
      <w:r w:rsidR="00C26504">
        <w:rPr>
          <w:noProof/>
        </w:rPr>
        <w:t>[12]</w:t>
      </w:r>
      <w:r w:rsidR="00C26504">
        <w:fldChar w:fldCharType="end"/>
      </w:r>
      <w:r w:rsidR="00C26504">
        <w:t>.</w:t>
      </w:r>
      <w:commentRangeEnd w:id="8"/>
      <w:r w:rsidR="00971739">
        <w:rPr>
          <w:rStyle w:val="CommentReference"/>
        </w:rPr>
        <w:commentReference w:id="8"/>
      </w:r>
      <w:commentRangeEnd w:id="9"/>
      <w:r w:rsidR="00C26504">
        <w:rPr>
          <w:rStyle w:val="CommentReference"/>
        </w:rPr>
        <w:commentReference w:id="9"/>
      </w:r>
      <w:commentRangeEnd w:id="10"/>
      <w:r w:rsidR="00C26504">
        <w:rPr>
          <w:rStyle w:val="CommentReference"/>
        </w:rPr>
        <w:commentReference w:id="10"/>
      </w:r>
      <w:r w:rsidR="00534B84" w:rsidRPr="0070659A">
        <w:t xml:space="preserve"> </w:t>
      </w:r>
      <w:r>
        <w:t>T</w:t>
      </w:r>
      <w:r w:rsidR="00644930" w:rsidRPr="0070659A">
        <w:t>hus, t</w:t>
      </w:r>
      <w:r w:rsidR="00534B84" w:rsidRPr="0070659A">
        <w:t xml:space="preserve">he diameter of the particulate matter in the aerosol out of </w:t>
      </w:r>
      <w:r w:rsidR="00644930" w:rsidRPr="0070659A">
        <w:t xml:space="preserve">such </w:t>
      </w:r>
      <w:r w:rsidR="00481A49" w:rsidRPr="0070659A">
        <w:t>contactors</w:t>
      </w:r>
      <w:r w:rsidR="00534B84" w:rsidRPr="0070659A">
        <w:t xml:space="preserve"> can vary over a few orders of magnitude ranging from a few nanometres for freshly generated particles to </w:t>
      </w:r>
      <w:r>
        <w:t xml:space="preserve">a few hundred </w:t>
      </w:r>
      <w:r w:rsidR="00534B84" w:rsidRPr="0070659A">
        <w:t xml:space="preserve">microns for larger </w:t>
      </w:r>
      <w:r w:rsidR="00644930" w:rsidRPr="0070659A">
        <w:t xml:space="preserve">coarse </w:t>
      </w:r>
      <w:r w:rsidR="00534B84" w:rsidRPr="0070659A">
        <w:t xml:space="preserve">droplets and agglomerated particles. The mechanical, </w:t>
      </w:r>
      <w:proofErr w:type="gramStart"/>
      <w:r w:rsidR="00534B84" w:rsidRPr="0070659A">
        <w:t>physical</w:t>
      </w:r>
      <w:proofErr w:type="gramEnd"/>
      <w:r w:rsidR="00534B84" w:rsidRPr="0070659A">
        <w:t xml:space="preserve"> and chemical properties of the particulate matter change over this wide ra</w:t>
      </w:r>
      <w:r>
        <w:t>n</w:t>
      </w:r>
      <w:r w:rsidR="00534B84" w:rsidRPr="0070659A">
        <w:t xml:space="preserve">ge and thus it is of high importance </w:t>
      </w:r>
      <w:r w:rsidR="00C26504">
        <w:t>to study the</w:t>
      </w:r>
      <w:r w:rsidR="00534B84" w:rsidRPr="0070659A">
        <w:t xml:space="preserve"> characteristics of different sized particles, formation, classification, growth and deposition mechanisms.</w:t>
      </w:r>
    </w:p>
    <w:p w14:paraId="4AC94323" w14:textId="54CE3E1A" w:rsidR="00FA47D6" w:rsidRDefault="00966C53" w:rsidP="0070659A">
      <w:pPr>
        <w:pStyle w:val="Heading1"/>
      </w:pPr>
      <w:bookmarkStart w:id="11" w:name="_Toc73970071"/>
      <w:r>
        <w:t xml:space="preserve">Aerosol emissions from </w:t>
      </w:r>
      <w:r w:rsidR="000C538E">
        <w:t>gas-liquid contactors</w:t>
      </w:r>
      <w:r>
        <w:t xml:space="preserve"> devices</w:t>
      </w:r>
      <w:bookmarkEnd w:id="11"/>
    </w:p>
    <w:p w14:paraId="456DCFC9" w14:textId="6AC9802B" w:rsidR="000C538E" w:rsidRDefault="00C26504" w:rsidP="00C26504">
      <w:pPr>
        <w:rPr>
          <w:lang w:eastAsia="en-AU"/>
        </w:rPr>
      </w:pPr>
      <w:r>
        <w:rPr>
          <w:lang w:eastAsia="en-AU"/>
        </w:rPr>
        <w:t>This study presents co</w:t>
      </w:r>
      <w:r w:rsidR="000C538E">
        <w:rPr>
          <w:lang w:eastAsia="en-AU"/>
        </w:rPr>
        <w:t>m</w:t>
      </w:r>
      <w:r>
        <w:rPr>
          <w:lang w:eastAsia="en-AU"/>
        </w:rPr>
        <w:t>parisons of aerosol emissions of three different devices used to capture atmospheric carbon dio</w:t>
      </w:r>
      <w:r w:rsidR="004339ED">
        <w:rPr>
          <w:lang w:eastAsia="en-AU"/>
        </w:rPr>
        <w:t>x</w:t>
      </w:r>
      <w:r>
        <w:rPr>
          <w:lang w:eastAsia="en-AU"/>
        </w:rPr>
        <w:t xml:space="preserve">ide. </w:t>
      </w:r>
      <w:r w:rsidR="008D70F0">
        <w:rPr>
          <w:lang w:eastAsia="en-AU"/>
        </w:rPr>
        <w:t xml:space="preserve">All air capture devices </w:t>
      </w:r>
      <w:r w:rsidR="00534B84">
        <w:rPr>
          <w:lang w:eastAsia="en-AU"/>
        </w:rPr>
        <w:t>investigated</w:t>
      </w:r>
      <w:r w:rsidR="008D70F0">
        <w:rPr>
          <w:lang w:eastAsia="en-AU"/>
        </w:rPr>
        <w:t xml:space="preserve"> in this study can be classified as a form of gas-liquid contactor. </w:t>
      </w:r>
      <w:r w:rsidR="000C538E">
        <w:rPr>
          <w:lang w:eastAsia="en-AU"/>
        </w:rPr>
        <w:t xml:space="preserve">A packed </w:t>
      </w:r>
      <w:proofErr w:type="spellStart"/>
      <w:r w:rsidR="000C538E">
        <w:rPr>
          <w:lang w:eastAsia="en-AU"/>
        </w:rPr>
        <w:t>colum</w:t>
      </w:r>
      <w:proofErr w:type="spellEnd"/>
      <w:r w:rsidR="000C538E">
        <w:rPr>
          <w:lang w:eastAsia="en-AU"/>
        </w:rPr>
        <w:t xml:space="preserve"> (tested with both structured and random packings), a novel contactor, Rotating Liquid Sheet (RLS) </w:t>
      </w:r>
      <w:r w:rsidR="000C538E">
        <w:rPr>
          <w:lang w:eastAsia="en-AU"/>
        </w:rPr>
        <w:fldChar w:fldCharType="begin"/>
      </w:r>
      <w:r w:rsidR="000C538E">
        <w:rPr>
          <w:lang w:eastAsia="en-AU"/>
        </w:rPr>
        <w:instrText xml:space="preserve"> ADDIN EN.CITE &lt;EndNote&gt;&lt;Cite&gt;&lt;Author&gt;Wardhaugh&lt;/Author&gt;&lt;Year&gt;2017&lt;/Year&gt;&lt;RecNum&gt;202&lt;/RecNum&gt;&lt;DisplayText&gt;[13]&lt;/DisplayText&gt;&lt;record&gt;&lt;rec-number&gt;202&lt;/rec-number&gt;&lt;foreign-keys&gt;&lt;key app="EN" db-id="fswpw55e4ewwxaepx2qva006wp0pa50dsadt" timestamp="1623123103"&gt;202&lt;/key&gt;&lt;/foreign-keys&gt;&lt;ref-type name="Journal Article"&gt;17&lt;/ref-type&gt;&lt;contributors&gt;&lt;authors&gt;&lt;author&gt;Wardhaugh, Leigh T&lt;/author&gt;&lt;author&gt;Solnordal, Christopher B&lt;/author&gt;&lt;author&gt;Allport, Andrew&lt;/author&gt;&lt;/authors&gt;&lt;/contributors&gt;&lt;titles&gt;&lt;title&gt;Design and performance of the rotating liquid sheet contactor&lt;/title&gt;&lt;secondary-title&gt;Chemical Engineering and Processing: Process Intensification&lt;/secondary-title&gt;&lt;/titles&gt;&lt;periodical&gt;&lt;full-title&gt;Chemical Engineering and Processing: Process Intensification&lt;/full-title&gt;&lt;/periodical&gt;&lt;pages&gt;102-117&lt;/pages&gt;&lt;volume&gt;113&lt;/volume&gt;&lt;dates&gt;&lt;year&gt;2017&lt;/year&gt;&lt;/dates&gt;&lt;isbn&gt;0255-2701&lt;/isbn&gt;&lt;urls&gt;&lt;/urls&gt;&lt;/record&gt;&lt;/Cite&gt;&lt;/EndNote&gt;</w:instrText>
      </w:r>
      <w:r w:rsidR="000C538E">
        <w:rPr>
          <w:lang w:eastAsia="en-AU"/>
        </w:rPr>
        <w:fldChar w:fldCharType="separate"/>
      </w:r>
      <w:r w:rsidR="000C538E">
        <w:rPr>
          <w:noProof/>
          <w:lang w:eastAsia="en-AU"/>
        </w:rPr>
        <w:t>[13]</w:t>
      </w:r>
      <w:r w:rsidR="000C538E">
        <w:rPr>
          <w:lang w:eastAsia="en-AU"/>
        </w:rPr>
        <w:fldChar w:fldCharType="end"/>
      </w:r>
      <w:r w:rsidR="000C538E">
        <w:rPr>
          <w:lang w:eastAsia="en-AU"/>
        </w:rPr>
        <w:t xml:space="preserve"> and a modified cooling tower are investigated in terms of particulate matter emissions</w:t>
      </w:r>
      <w:r w:rsidR="004339ED">
        <w:rPr>
          <w:lang w:eastAsia="en-AU"/>
        </w:rPr>
        <w:t xml:space="preserve"> s</w:t>
      </w:r>
      <w:r w:rsidR="000531B9">
        <w:rPr>
          <w:lang w:eastAsia="en-AU"/>
        </w:rPr>
        <w:t>ubsequent solvent loss and potential environmental hazards</w:t>
      </w:r>
      <w:r w:rsidR="000C538E">
        <w:rPr>
          <w:lang w:eastAsia="en-AU"/>
        </w:rPr>
        <w:t>.</w:t>
      </w:r>
    </w:p>
    <w:p w14:paraId="4297E83F" w14:textId="06F06D40" w:rsidR="000C538E" w:rsidRDefault="000C538E" w:rsidP="000C538E">
      <w:pPr>
        <w:rPr>
          <w:lang w:eastAsia="en-AU"/>
        </w:rPr>
      </w:pPr>
      <w:r>
        <w:rPr>
          <w:lang w:eastAsia="en-AU"/>
        </w:rPr>
        <w:t xml:space="preserve">Although factors affecting carbon dioxide </w:t>
      </w:r>
      <w:r w:rsidRPr="000C538E">
        <w:rPr>
          <w:lang w:eastAsia="en-AU"/>
        </w:rPr>
        <w:t>absorption efficiency in packed column</w:t>
      </w:r>
      <w:r>
        <w:rPr>
          <w:lang w:eastAsia="en-AU"/>
        </w:rPr>
        <w:t>s are studied extensively</w:t>
      </w:r>
      <w:r>
        <w:rPr>
          <w:lang w:eastAsia="en-AU"/>
        </w:rPr>
        <w:fldChar w:fldCharType="begin"/>
      </w:r>
      <w:r>
        <w:rPr>
          <w:lang w:eastAsia="en-AU"/>
        </w:rPr>
        <w:instrText xml:space="preserve"> ADDIN EN.CITE &lt;EndNote&gt;&lt;Cite&gt;&lt;Author&gt;Leimkühler&lt;/Author&gt;&lt;Year&gt;2010&lt;/Year&gt;&lt;RecNum&gt;204&lt;/RecNum&gt;&lt;DisplayText&gt;[14, 15]&lt;/DisplayText&gt;&lt;record&gt;&lt;rec-number&gt;204&lt;/rec-number&gt;&lt;foreign-keys&gt;&lt;key app="EN" db-id="fswpw55e4ewwxaepx2qva006wp0pa50dsadt" timestamp="1623124390"&gt;204&lt;/key&gt;&lt;/foreign-keys&gt;&lt;ref-type name="Book"&gt;6&lt;/ref-type&gt;&lt;contributors&gt;&lt;authors&gt;&lt;author&gt;Leimkühler, Hans-Joachim&lt;/author&gt;&lt;/authors&gt;&lt;/contributors&gt;&lt;titles&gt;&lt;title&gt;Managing CO2 emissions in the chemical industry&lt;/title&gt;&lt;/titles&gt;&lt;dates&gt;&lt;year&gt;2010&lt;/year&gt;&lt;/dates&gt;&lt;publisher&gt;John Wiley &amp;amp; Sons&lt;/publisher&gt;&lt;isbn&gt;3527633642&lt;/isbn&gt;&lt;urls&gt;&lt;/urls&gt;&lt;/record&gt;&lt;/Cite&gt;&lt;Cite&gt;&lt;Author&gt;Tan&lt;/Author&gt;&lt;Year&gt;2012&lt;/Year&gt;&lt;RecNum&gt;203&lt;/RecNum&gt;&lt;record&gt;&lt;rec-number&gt;203&lt;/rec-number&gt;&lt;foreign-keys&gt;&lt;key app="EN" db-id="fswpw55e4ewwxaepx2qva006wp0pa50dsadt" timestamp="1623124159"&gt;203&lt;/key&gt;&lt;/foreign-keys&gt;&lt;ref-type name="Journal Article"&gt;17&lt;/ref-type&gt;&lt;contributors&gt;&lt;authors&gt;&lt;author&gt;Tan, L. S.&lt;/author&gt;&lt;author&gt;Shariff, A. M.&lt;/author&gt;&lt;author&gt;Lau, K. K.&lt;/author&gt;&lt;author&gt;Bustam, M. A.&lt;/author&gt;&lt;/authors&gt;&lt;/contributors&gt;&lt;titles&gt;&lt;title&gt;Factors affecting CO2 absorption efficiency in packed column: A review&lt;/title&gt;&lt;secondary-title&gt;Journal of Industrial and Engineering Chemistry&lt;/secondary-title&gt;&lt;/titles&gt;&lt;periodical&gt;&lt;full-title&gt;Journal of Industrial and Engineering Chemistry&lt;/full-title&gt;&lt;/periodical&gt;&lt;pages&gt;1874-1883&lt;/pages&gt;&lt;volume&gt;18&lt;/volume&gt;&lt;number&gt;6&lt;/number&gt;&lt;keywords&gt;&lt;keyword&gt;CO capture&lt;/keyword&gt;&lt;keyword&gt;Absorption&lt;/keyword&gt;&lt;keyword&gt;Packed column&lt;/keyword&gt;&lt;keyword&gt;Amine&lt;/keyword&gt;&lt;/keywords&gt;&lt;dates&gt;&lt;year&gt;2012&lt;/year&gt;&lt;pub-dates&gt;&lt;date&gt;2012/11/25/&lt;/date&gt;&lt;/pub-dates&gt;&lt;/dates&gt;&lt;isbn&gt;1226-086X&lt;/isbn&gt;&lt;urls&gt;&lt;related-urls&gt;&lt;url&gt;https://www.sciencedirect.com/science/article/pii/S1226086X12001712&lt;/url&gt;&lt;/related-urls&gt;&lt;/urls&gt;&lt;electronic-resource-num&gt;https://doi.org/10.1016/j.jiec.2012.05.013&lt;/electronic-resource-num&gt;&lt;/record&gt;&lt;/Cite&gt;&lt;/EndNote&gt;</w:instrText>
      </w:r>
      <w:r>
        <w:rPr>
          <w:lang w:eastAsia="en-AU"/>
        </w:rPr>
        <w:fldChar w:fldCharType="separate"/>
      </w:r>
      <w:r>
        <w:rPr>
          <w:noProof/>
          <w:lang w:eastAsia="en-AU"/>
        </w:rPr>
        <w:t>[14, 15]</w:t>
      </w:r>
      <w:r>
        <w:rPr>
          <w:lang w:eastAsia="en-AU"/>
        </w:rPr>
        <w:fldChar w:fldCharType="end"/>
      </w:r>
      <w:r>
        <w:rPr>
          <w:lang w:eastAsia="en-AU"/>
        </w:rPr>
        <w:t xml:space="preserve">, </w:t>
      </w:r>
      <w:proofErr w:type="spellStart"/>
      <w:r>
        <w:rPr>
          <w:lang w:eastAsia="en-AU"/>
        </w:rPr>
        <w:t>aerosl</w:t>
      </w:r>
      <w:proofErr w:type="spellEnd"/>
      <w:r>
        <w:rPr>
          <w:lang w:eastAsia="en-AU"/>
        </w:rPr>
        <w:t xml:space="preserve"> </w:t>
      </w:r>
      <w:proofErr w:type="spellStart"/>
      <w:r>
        <w:rPr>
          <w:lang w:eastAsia="en-AU"/>
        </w:rPr>
        <w:t>emissioins</w:t>
      </w:r>
      <w:proofErr w:type="spellEnd"/>
      <w:r>
        <w:rPr>
          <w:lang w:eastAsia="en-AU"/>
        </w:rPr>
        <w:t xml:space="preserve"> from packed columns has not been studied profoundly.</w:t>
      </w:r>
      <w:r w:rsidRPr="000C538E">
        <w:rPr>
          <w:lang w:eastAsia="en-AU"/>
        </w:rPr>
        <w:t xml:space="preserve"> </w:t>
      </w:r>
    </w:p>
    <w:p w14:paraId="463878DC" w14:textId="7089DB57" w:rsidR="000C538E" w:rsidRDefault="00BD396A" w:rsidP="00281B0F">
      <w:pPr>
        <w:rPr>
          <w:lang w:eastAsia="en-AU"/>
        </w:rPr>
      </w:pPr>
      <w:proofErr w:type="spellStart"/>
      <w:r>
        <w:rPr>
          <w:lang w:eastAsia="en-AU"/>
        </w:rPr>
        <w:t>Aersol</w:t>
      </w:r>
      <w:proofErr w:type="spellEnd"/>
      <w:r>
        <w:rPr>
          <w:lang w:eastAsia="en-AU"/>
        </w:rPr>
        <w:t xml:space="preserve"> </w:t>
      </w:r>
      <w:proofErr w:type="spellStart"/>
      <w:r>
        <w:rPr>
          <w:lang w:eastAsia="en-AU"/>
        </w:rPr>
        <w:t>emissons</w:t>
      </w:r>
      <w:proofErr w:type="spellEnd"/>
      <w:r>
        <w:rPr>
          <w:lang w:eastAsia="en-AU"/>
        </w:rPr>
        <w:t xml:space="preserve"> from cooling towers are studied in a number of studies </w:t>
      </w:r>
      <w:r>
        <w:rPr>
          <w:lang w:eastAsia="en-AU"/>
        </w:rPr>
        <w:fldChar w:fldCharType="begin">
          <w:fldData xml:space="preserve">PEVuZE5vdGU+PENpdGU+PEF1dGhvcj5SdWl6PC9BdXRob3I+PFllYXI+MjAxNzwvWWVhcj48UmVj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</w:fldData>
        </w:fldChar>
      </w:r>
      <w:r>
        <w:rPr>
          <w:lang w:eastAsia="en-AU"/>
        </w:rPr>
        <w:instrText xml:space="preserve"> ADDIN EN.CITE </w:instrText>
      </w:r>
      <w:r>
        <w:rPr>
          <w:lang w:eastAsia="en-AU"/>
        </w:rPr>
        <w:fldChar w:fldCharType="begin">
          <w:fldData xml:space="preserve">PEVuZE5vdGU+PENpdGU+PEF1dGhvcj5SdWl6PC9BdXRob3I+PFllYXI+MjAxNzwvWWVhcj48UmVj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</w:fldData>
        </w:fldChar>
      </w:r>
      <w:r>
        <w:rPr>
          <w:lang w:eastAsia="en-AU"/>
        </w:rPr>
        <w:instrText xml:space="preserve"> ADDIN EN.CITE.DATA </w:instrText>
      </w:r>
      <w:r>
        <w:rPr>
          <w:lang w:eastAsia="en-AU"/>
        </w:rPr>
      </w:r>
      <w:r>
        <w:rPr>
          <w:lang w:eastAsia="en-AU"/>
        </w:rPr>
        <w:fldChar w:fldCharType="end"/>
      </w:r>
      <w:r>
        <w:rPr>
          <w:lang w:eastAsia="en-AU"/>
        </w:rPr>
        <w:fldChar w:fldCharType="separate"/>
      </w:r>
      <w:r>
        <w:rPr>
          <w:noProof/>
          <w:lang w:eastAsia="en-AU"/>
        </w:rPr>
        <w:t>[8, 16-18]</w:t>
      </w:r>
      <w:r>
        <w:rPr>
          <w:lang w:eastAsia="en-AU"/>
        </w:rPr>
        <w:fldChar w:fldCharType="end"/>
      </w:r>
      <w:r>
        <w:rPr>
          <w:lang w:eastAsia="en-AU"/>
        </w:rPr>
        <w:t xml:space="preserve">. </w:t>
      </w:r>
      <w:proofErr w:type="gramStart"/>
      <w:r>
        <w:rPr>
          <w:lang w:eastAsia="en-AU"/>
        </w:rPr>
        <w:t>However</w:t>
      </w:r>
      <w:proofErr w:type="gramEnd"/>
      <w:r>
        <w:rPr>
          <w:lang w:eastAsia="en-AU"/>
        </w:rPr>
        <w:t xml:space="preserve"> in this present study, the cooling tower is modified and its application is changed. In all the mentioned references cooling tower is a form of heat exchanger and the </w:t>
      </w:r>
      <w:r w:rsidR="00281B0F">
        <w:rPr>
          <w:lang w:eastAsia="en-AU"/>
        </w:rPr>
        <w:t xml:space="preserve">coolant fluid is water and drift or windage is the water droplets that are carried out of the tower. In this study the cooling tower is modified to become a gas-liquid direct contactor. The water is replaced with a solvent having the ability to </w:t>
      </w:r>
      <w:proofErr w:type="spellStart"/>
      <w:r w:rsidR="00281B0F">
        <w:rPr>
          <w:lang w:eastAsia="en-AU"/>
        </w:rPr>
        <w:t>desolve</w:t>
      </w:r>
      <w:proofErr w:type="spellEnd"/>
      <w:r w:rsidR="00281B0F">
        <w:rPr>
          <w:lang w:eastAsia="en-AU"/>
        </w:rPr>
        <w:t xml:space="preserve"> carbon dioxide. Since in this application the physical and chemical properties of the working </w:t>
      </w:r>
      <w:proofErr w:type="spellStart"/>
      <w:r w:rsidR="00281B0F">
        <w:rPr>
          <w:lang w:eastAsia="en-AU"/>
        </w:rPr>
        <w:t>fuild</w:t>
      </w:r>
      <w:proofErr w:type="spellEnd"/>
      <w:r w:rsidR="00281B0F">
        <w:rPr>
          <w:lang w:eastAsia="en-AU"/>
        </w:rPr>
        <w:t xml:space="preserve"> is completely different from that of a normal cooling tower, the </w:t>
      </w:r>
      <w:proofErr w:type="spellStart"/>
      <w:r w:rsidR="00281B0F">
        <w:rPr>
          <w:lang w:eastAsia="en-AU"/>
        </w:rPr>
        <w:t>aerosl</w:t>
      </w:r>
      <w:proofErr w:type="spellEnd"/>
      <w:r w:rsidR="00281B0F">
        <w:rPr>
          <w:lang w:eastAsia="en-AU"/>
        </w:rPr>
        <w:t xml:space="preserve"> emission characteristics of the devise</w:t>
      </w:r>
      <w:r w:rsidR="000531B9">
        <w:rPr>
          <w:lang w:eastAsia="en-AU"/>
        </w:rPr>
        <w:t xml:space="preserve"> will be altered and</w:t>
      </w:r>
      <w:r w:rsidR="00281B0F">
        <w:rPr>
          <w:lang w:eastAsia="en-AU"/>
        </w:rPr>
        <w:t xml:space="preserve"> needs to be checked. On the other </w:t>
      </w:r>
      <w:proofErr w:type="gramStart"/>
      <w:r w:rsidR="00281B0F">
        <w:rPr>
          <w:lang w:eastAsia="en-AU"/>
        </w:rPr>
        <w:t>hand</w:t>
      </w:r>
      <w:proofErr w:type="gramEnd"/>
      <w:r w:rsidR="00281B0F">
        <w:rPr>
          <w:lang w:eastAsia="en-AU"/>
        </w:rPr>
        <w:t xml:space="preserve"> s</w:t>
      </w:r>
      <w:r w:rsidR="000C538E">
        <w:rPr>
          <w:lang w:eastAsia="en-AU"/>
        </w:rPr>
        <w:t xml:space="preserve">ince the rotating liquid sheet </w:t>
      </w:r>
      <w:proofErr w:type="spellStart"/>
      <w:r w:rsidR="000C538E">
        <w:rPr>
          <w:lang w:eastAsia="en-AU"/>
        </w:rPr>
        <w:t>contacor</w:t>
      </w:r>
      <w:proofErr w:type="spellEnd"/>
      <w:r w:rsidR="000C538E">
        <w:rPr>
          <w:lang w:eastAsia="en-AU"/>
        </w:rPr>
        <w:t xml:space="preserve"> is a novel design</w:t>
      </w:r>
      <w:r w:rsidR="000531B9">
        <w:rPr>
          <w:lang w:eastAsia="en-AU"/>
        </w:rPr>
        <w:t>,</w:t>
      </w:r>
      <w:r w:rsidR="000C538E">
        <w:rPr>
          <w:lang w:eastAsia="en-AU"/>
        </w:rPr>
        <w:t xml:space="preserve"> it has not been tested </w:t>
      </w:r>
      <w:r w:rsidR="00281B0F">
        <w:rPr>
          <w:lang w:eastAsia="en-AU"/>
        </w:rPr>
        <w:t xml:space="preserve">for </w:t>
      </w:r>
      <w:r w:rsidR="000C538E">
        <w:rPr>
          <w:lang w:eastAsia="en-AU"/>
        </w:rPr>
        <w:t>aerosol emission</w:t>
      </w:r>
      <w:r w:rsidR="00281B0F">
        <w:rPr>
          <w:lang w:eastAsia="en-AU"/>
        </w:rPr>
        <w:t xml:space="preserve">. </w:t>
      </w:r>
    </w:p>
    <w:p w14:paraId="068AB31C" w14:textId="39AACC8B" w:rsidR="000531B9" w:rsidRDefault="000531B9" w:rsidP="00281B0F">
      <w:pPr>
        <w:rPr>
          <w:lang w:eastAsia="en-AU"/>
        </w:rPr>
      </w:pPr>
      <w:r>
        <w:rPr>
          <w:lang w:eastAsia="en-AU"/>
        </w:rPr>
        <w:t xml:space="preserve">Based on the abovementioned, </w:t>
      </w:r>
      <w:r w:rsidRPr="008D70F0">
        <w:rPr>
          <w:lang w:eastAsia="en-AU"/>
        </w:rPr>
        <w:t>understanding the problems linked to aerosol</w:t>
      </w:r>
      <w:r>
        <w:rPr>
          <w:lang w:eastAsia="en-AU"/>
        </w:rPr>
        <w:t xml:space="preserve"> emissions</w:t>
      </w:r>
      <w:r w:rsidRPr="008D70F0">
        <w:rPr>
          <w:lang w:eastAsia="en-AU"/>
        </w:rPr>
        <w:t xml:space="preserve"> in gas-liquid contactors plants is less understood </w:t>
      </w:r>
      <w:r>
        <w:rPr>
          <w:lang w:eastAsia="en-AU"/>
        </w:rPr>
        <w:t>and</w:t>
      </w:r>
      <w:r w:rsidRPr="008D70F0">
        <w:rPr>
          <w:lang w:eastAsia="en-AU"/>
        </w:rPr>
        <w:t xml:space="preserve"> it has not been investigated as profoundly</w:t>
      </w:r>
      <w:r>
        <w:rPr>
          <w:lang w:eastAsia="en-AU"/>
        </w:rPr>
        <w:t xml:space="preserve"> as other parameters </w:t>
      </w:r>
      <w:r>
        <w:rPr>
          <w:lang w:eastAsia="en-AU"/>
        </w:rPr>
        <w:fldChar w:fldCharType="begin"/>
      </w:r>
      <w:r>
        <w:rPr>
          <w:lang w:eastAsia="en-AU"/>
        </w:rPr>
        <w:instrText xml:space="preserve"> ADDIN EN.CITE &lt;EndNote&gt;&lt;Cite&gt;&lt;Author&gt;Song&lt;/Author&gt;&lt;Year&gt;2020&lt;/Year&gt;&lt;RecNum&gt;209&lt;/RecNum&gt;&lt;DisplayText&gt;[6]&lt;/DisplayText&gt;&lt;record&gt;&lt;rec-number&gt;209&lt;/rec-number&gt;&lt;foreign-keys&gt;&lt;key app="EN" db-id="fswpw55e4ewwxaepx2qva006wp0pa50dsadt" timestamp="1623199339"&gt;209&lt;/key&gt;&lt;/foreign-keys&gt;&lt;ref-type name="Conference Proceedings"&gt;10&lt;/ref-type&gt;&lt;contributors&gt;&lt;authors&gt;&lt;author&gt;Song, Yu&lt;/author&gt;&lt;author&gt;Wu, Guangzhong&lt;/author&gt;&lt;author&gt;Song, Baohong&lt;/author&gt;&lt;/authors&gt;&lt;/contributors&gt;&lt;titles&gt;&lt;title&gt;Analysis of drift loss and concentration change of wet cooling tower&lt;/title&gt;&lt;secondary-title&gt;IOP Conference Series: Earth and Environmental Science&lt;/secondary-title&gt;&lt;/titles&gt;&lt;pages&gt;012059&lt;/pages&gt;&lt;volume&gt;569&lt;/volume&gt;&lt;number&gt;1&lt;/number&gt;&lt;dates&gt;&lt;year&gt;2020&lt;/year&gt;&lt;/dates&gt;&lt;publisher&gt;IOP Publishing&lt;/publisher&gt;&lt;isbn&gt;1755-1315&lt;/isbn&gt;&lt;urls&gt;&lt;/urls&gt;&lt;/record&gt;&lt;/Cite&gt;&lt;/EndNote&gt;</w:instrText>
      </w:r>
      <w:r>
        <w:rPr>
          <w:lang w:eastAsia="en-AU"/>
        </w:rPr>
        <w:fldChar w:fldCharType="separate"/>
      </w:r>
      <w:r>
        <w:rPr>
          <w:noProof/>
          <w:lang w:eastAsia="en-AU"/>
        </w:rPr>
        <w:t>[6]</w:t>
      </w:r>
      <w:r>
        <w:rPr>
          <w:lang w:eastAsia="en-AU"/>
        </w:rPr>
        <w:fldChar w:fldCharType="end"/>
      </w:r>
      <w:r w:rsidRPr="008D70F0">
        <w:rPr>
          <w:lang w:eastAsia="en-AU"/>
        </w:rPr>
        <w:t>.</w:t>
      </w:r>
    </w:p>
    <w:p w14:paraId="741E3154" w14:textId="1E48CB4A" w:rsidR="000C538E" w:rsidRDefault="008D70F0" w:rsidP="00281B0F">
      <w:pPr>
        <w:rPr>
          <w:lang w:eastAsia="en-AU"/>
        </w:rPr>
      </w:pPr>
      <w:r w:rsidRPr="008D70F0">
        <w:rPr>
          <w:lang w:eastAsia="en-AU"/>
        </w:rPr>
        <w:t>The emissions from gas-liquid contactors can occur via vapours, gases, and aerosols. Emission in the gaseous state is abundantly studied and regulated.</w:t>
      </w:r>
      <w:r w:rsidR="00D22E86">
        <w:rPr>
          <w:lang w:eastAsia="en-AU"/>
        </w:rPr>
        <w:t xml:space="preserve"> </w:t>
      </w:r>
      <w:r w:rsidR="000C538E" w:rsidRPr="008D70F0">
        <w:rPr>
          <w:lang w:eastAsia="en-AU"/>
        </w:rPr>
        <w:t>Based on the literature the chemical composition of the solvent and the vapour pressure of the solvent are the two key factors determining new particle generation rates in the contactor</w:t>
      </w:r>
      <w:r w:rsidR="000C538E">
        <w:rPr>
          <w:lang w:eastAsia="en-AU"/>
        </w:rPr>
        <w:t xml:space="preserve"> </w:t>
      </w:r>
      <w:r w:rsidR="000C538E">
        <w:rPr>
          <w:lang w:eastAsia="en-AU"/>
        </w:rPr>
        <w:fldChar w:fldCharType="begin"/>
      </w:r>
      <w:r w:rsidR="00BD396A">
        <w:rPr>
          <w:lang w:eastAsia="en-AU"/>
        </w:rPr>
        <w:instrText xml:space="preserve"> ADDIN EN.CITE &lt;EndNote&gt;&lt;Cite&gt;&lt;Author&gt;Organization&lt;/Author&gt;&lt;Year&gt;2002&lt;/Year&gt;&lt;RecNum&gt;196&lt;/RecNum&gt;&lt;DisplayText&gt;[19]&lt;/DisplayText&gt;&lt;record&gt;&lt;rec-number&gt;196&lt;/rec-number&gt;&lt;foreign-keys&gt;&lt;key app="EN" db-id="fswpw55e4ewwxaepx2qva006wp0pa50dsadt" timestamp="1623114601"&gt;196&lt;/key&gt;&lt;/foreign-keys&gt;&lt;ref-type name="Journal Article"&gt;17&lt;/ref-type&gt;&lt;contributors&gt;&lt;authors&gt;&lt;author&gt;World Health Organization&lt;/author&gt;&lt;/authors&gt;&lt;/contributors&gt;&lt;titles&gt;&lt;title&gt;Hazard prevention and control in the work environment: Airborne dust&lt;/title&gt;&lt;/titles&gt;&lt;dates&gt;&lt;year&gt;2002&lt;/year&gt;&lt;/dates&gt;&lt;urls&gt;&lt;/urls&gt;&lt;/record&gt;&lt;/Cite&gt;&lt;/EndNote&gt;</w:instrText>
      </w:r>
      <w:r w:rsidR="000C538E">
        <w:rPr>
          <w:lang w:eastAsia="en-AU"/>
        </w:rPr>
        <w:fldChar w:fldCharType="separate"/>
      </w:r>
      <w:r w:rsidR="00BD396A">
        <w:rPr>
          <w:noProof/>
          <w:lang w:eastAsia="en-AU"/>
        </w:rPr>
        <w:t>[19]</w:t>
      </w:r>
      <w:r w:rsidR="000C538E">
        <w:rPr>
          <w:lang w:eastAsia="en-AU"/>
        </w:rPr>
        <w:fldChar w:fldCharType="end"/>
      </w:r>
      <w:r w:rsidR="000C538E" w:rsidRPr="008D70F0">
        <w:rPr>
          <w:lang w:eastAsia="en-AU"/>
        </w:rPr>
        <w:t>.</w:t>
      </w:r>
      <w:r w:rsidR="00C73DFD">
        <w:rPr>
          <w:lang w:eastAsia="en-AU"/>
        </w:rPr>
        <w:t xml:space="preserve"> It is believed that coarse particles (particle within the range of 2.5 microns to 10 </w:t>
      </w:r>
      <w:proofErr w:type="spellStart"/>
      <w:r w:rsidR="00C73DFD">
        <w:rPr>
          <w:lang w:eastAsia="en-AU"/>
        </w:rPr>
        <w:t>maicrons</w:t>
      </w:r>
      <w:proofErr w:type="spellEnd"/>
      <w:r w:rsidR="00C73DFD">
        <w:rPr>
          <w:lang w:eastAsia="en-AU"/>
        </w:rPr>
        <w:t xml:space="preserve">) are mostly due to mechanical processes such as </w:t>
      </w:r>
      <w:r w:rsidR="007E6A39" w:rsidRPr="007E6A39">
        <w:rPr>
          <w:lang w:eastAsia="en-AU"/>
        </w:rPr>
        <w:t>resuspended road dust, abrasive mechanical processes in industry and agriculture, some bioaerosols</w:t>
      </w:r>
      <w:r w:rsidR="007E6A39">
        <w:rPr>
          <w:lang w:eastAsia="en-AU"/>
        </w:rPr>
        <w:t xml:space="preserve"> as well as </w:t>
      </w:r>
      <w:proofErr w:type="spellStart"/>
      <w:r w:rsidR="007E6A39">
        <w:rPr>
          <w:lang w:eastAsia="en-AU"/>
        </w:rPr>
        <w:t>agloromeration</w:t>
      </w:r>
      <w:proofErr w:type="spellEnd"/>
      <w:r w:rsidR="007E6A39">
        <w:rPr>
          <w:lang w:eastAsia="en-AU"/>
        </w:rPr>
        <w:t xml:space="preserve"> of smaller particles whereas particles between the range of  0.1 micron and 2.5 microns are caused as the result of both mechanical</w:t>
      </w:r>
      <w:r w:rsidR="000531B9">
        <w:rPr>
          <w:lang w:eastAsia="en-AU"/>
        </w:rPr>
        <w:t>,</w:t>
      </w:r>
      <w:r w:rsidR="007E6A39">
        <w:rPr>
          <w:lang w:eastAsia="en-AU"/>
        </w:rPr>
        <w:t xml:space="preserve"> physical and chemical processes like condensation, </w:t>
      </w:r>
      <w:r w:rsidR="007E6A39" w:rsidRPr="007E6A39">
        <w:rPr>
          <w:lang w:eastAsia="en-AU"/>
        </w:rPr>
        <w:t>agglomeration</w:t>
      </w:r>
      <w:r w:rsidR="007E6A39">
        <w:rPr>
          <w:lang w:eastAsia="en-AU"/>
        </w:rPr>
        <w:t xml:space="preserve">, coagulation, </w:t>
      </w:r>
      <w:proofErr w:type="spellStart"/>
      <w:r w:rsidR="007E6A39">
        <w:rPr>
          <w:lang w:eastAsia="en-AU"/>
        </w:rPr>
        <w:t>seaspray</w:t>
      </w:r>
      <w:proofErr w:type="spellEnd"/>
      <w:r w:rsidR="007E6A39">
        <w:rPr>
          <w:lang w:eastAsia="en-AU"/>
        </w:rPr>
        <w:t xml:space="preserve"> and </w:t>
      </w:r>
      <w:proofErr w:type="spellStart"/>
      <w:r w:rsidR="007E6A39">
        <w:rPr>
          <w:lang w:eastAsia="en-AU"/>
        </w:rPr>
        <w:t>buble</w:t>
      </w:r>
      <w:proofErr w:type="spellEnd"/>
      <w:r w:rsidR="007E6A39">
        <w:rPr>
          <w:lang w:eastAsia="en-AU"/>
        </w:rPr>
        <w:t xml:space="preserve"> burst </w:t>
      </w:r>
      <w:r w:rsidR="007E6A39">
        <w:rPr>
          <w:lang w:eastAsia="en-AU"/>
        </w:rPr>
        <w:fldChar w:fldCharType="begin"/>
      </w:r>
      <w:r w:rsidR="00FE374F">
        <w:rPr>
          <w:lang w:eastAsia="en-AU"/>
        </w:rPr>
        <w:instrText xml:space="preserve"> ADDIN EN.CITE &lt;EndNote&gt;&lt;Cite&gt;&lt;Author&gt;Nriagu&lt;/Author&gt;&lt;Year&gt;2019&lt;/Year&gt;&lt;RecNum&gt;207&lt;/RecNum&gt;&lt;DisplayText&gt;[6, 20, 21]&lt;/DisplayText&gt;&lt;record&gt;&lt;rec-number&gt;207&lt;/rec-number&gt;&lt;foreign-keys&gt;&lt;key app="EN" db-id="fswpw55e4ewwxaepx2qva006wp0pa50dsadt" timestamp="1623126977"&gt;207&lt;/key&gt;&lt;/foreign-keys&gt;&lt;ref-type name="Book"&gt;6&lt;/ref-type&gt;&lt;contributors&gt;&lt;authors&gt;&lt;author&gt;Nriagu, Jerome O&lt;/author&gt;&lt;/authors&gt;&lt;/contributors&gt;&lt;titles&gt;&lt;title&gt;Encyclopedia of environmental health&lt;/title&gt;&lt;/titles&gt;&lt;dates&gt;&lt;year&gt;2019&lt;/year&gt;&lt;/dates&gt;&lt;publisher&gt;Elsevier&lt;/publisher&gt;&lt;isbn&gt;0444639527&lt;/isbn&gt;&lt;urls&gt;&lt;/urls&gt;&lt;/record&gt;&lt;/Cite&gt;&lt;Cite&gt;&lt;Author&gt;Song&lt;/Author&gt;&lt;Year&gt;2020&lt;/Year&gt;&lt;RecNum&gt;209&lt;/RecNum&gt;&lt;record&gt;&lt;rec-number&gt;209&lt;/rec-number&gt;&lt;foreign-keys&gt;&lt;key app="EN" db-id="fswpw55e4ewwxaepx2qva006wp0pa50dsadt" timestamp="1623199339"&gt;209&lt;/key&gt;&lt;/foreign-keys&gt;&lt;ref-type name="Conference Proceedings"&gt;10&lt;/ref-type&gt;&lt;contributors&gt;&lt;authors&gt;&lt;author&gt;Song, Yu&lt;/author&gt;&lt;author&gt;Wu, Guangzhong&lt;/author&gt;&lt;author&gt;Song, Baohong&lt;/author&gt;&lt;/authors&gt;&lt;/contributors&gt;&lt;titles&gt;&lt;title&gt;Analysis of drift loss and concentration change of wet cooling tower&lt;/title&gt;&lt;secondary-title&gt;IOP Conference Series: Earth and Environmental Science&lt;/secondary-title&gt;&lt;/titles&gt;&lt;pages&gt;012059&lt;/pages&gt;&lt;volume&gt;569&lt;/volume&gt;&lt;number&gt;1&lt;/number&gt;&lt;dates&gt;&lt;year&gt;2020&lt;/year&gt;&lt;/dates&gt;&lt;publisher&gt;IOP Publishing&lt;/publisher&gt;&lt;isbn&gt;1755-1315&lt;/isbn&gt;&lt;urls&gt;&lt;/urls&gt;&lt;/record&gt;&lt;/Cite&gt;&lt;Cite&gt;&lt;Author&gt;Perrino&lt;/Author&gt;&lt;Year&gt;2010&lt;/Year&gt;&lt;RecNum&gt;210&lt;/RecNum&gt;&lt;record&gt;&lt;rec-number&gt;210&lt;/rec-number&gt;&lt;foreign-keys&gt;&lt;key app="EN" db-id="fswpw55e4ewwxaepx2qva006wp0pa50dsadt" timestamp="1623200004"&gt;210&lt;/key&gt;&lt;/foreign-keys&gt;&lt;ref-type name="Journal Article"&gt;17&lt;/ref-type&gt;&lt;contributors&gt;&lt;authors&gt;&lt;author&gt;Perrino, Cinzia&lt;/author&gt;&lt;/authors&gt;&lt;/contributors&gt;&lt;titles&gt;&lt;title&gt;Atmospheric particulate matter&lt;/title&gt;&lt;secondary-title&gt;Biophysics and Bioengineering Letters&lt;/secondary-title&gt;&lt;/titles&gt;&lt;periodical&gt;&lt;full-title&gt;Biophysics and Bioengineering Letters&lt;/full-title&gt;&lt;/periodical&gt;&lt;volume&gt;3&lt;/volume&gt;&lt;number&gt;1&lt;/number&gt;&lt;dates&gt;&lt;year&gt;2010&lt;/year&gt;&lt;/dates&gt;&lt;isbn&gt;2037-0199&lt;/isbn&gt;&lt;urls&gt;&lt;/urls&gt;&lt;/record&gt;&lt;/Cite&gt;&lt;/EndNote&gt;</w:instrText>
      </w:r>
      <w:r w:rsidR="007E6A39">
        <w:rPr>
          <w:lang w:eastAsia="en-AU"/>
        </w:rPr>
        <w:fldChar w:fldCharType="separate"/>
      </w:r>
      <w:r w:rsidR="00FE374F">
        <w:rPr>
          <w:noProof/>
          <w:lang w:eastAsia="en-AU"/>
        </w:rPr>
        <w:t>[6, 20, 21]</w:t>
      </w:r>
      <w:r w:rsidR="007E6A39">
        <w:rPr>
          <w:lang w:eastAsia="en-AU"/>
        </w:rPr>
        <w:fldChar w:fldCharType="end"/>
      </w:r>
      <w:r w:rsidR="007E6A39">
        <w:rPr>
          <w:lang w:eastAsia="en-AU"/>
        </w:rPr>
        <w:t>.</w:t>
      </w:r>
    </w:p>
    <w:p w14:paraId="153FC236" w14:textId="511B7751" w:rsidR="000C538E" w:rsidRDefault="007E6A39" w:rsidP="0070659A">
      <w:pPr>
        <w:rPr>
          <w:lang w:eastAsia="en-AU"/>
        </w:rPr>
      </w:pPr>
      <w:r>
        <w:rPr>
          <w:lang w:eastAsia="en-AU"/>
        </w:rPr>
        <w:t>Particles smaller than 0.1 micron are mainly direct result of combustion, secondary</w:t>
      </w:r>
      <w:r w:rsidR="000531B9">
        <w:rPr>
          <w:lang w:eastAsia="en-AU"/>
        </w:rPr>
        <w:t xml:space="preserve"> aerosol</w:t>
      </w:r>
      <w:r>
        <w:rPr>
          <w:lang w:eastAsia="en-AU"/>
        </w:rPr>
        <w:t xml:space="preserve"> formation, photo oxidisation and nucleation </w:t>
      </w:r>
      <w:r>
        <w:rPr>
          <w:lang w:eastAsia="en-AU"/>
        </w:rPr>
        <w:fldChar w:fldCharType="begin"/>
      </w:r>
      <w:r w:rsidR="00FE374F">
        <w:rPr>
          <w:lang w:eastAsia="en-AU"/>
        </w:rPr>
        <w:instrText xml:space="preserve"> ADDIN EN.CITE &lt;EndNote&gt;&lt;Cite&gt;&lt;Author&gt;Pratsinis&lt;/Author&gt;&lt;Year&gt;1996&lt;/Year&gt;&lt;RecNum&gt;208&lt;/RecNum&gt;&lt;DisplayText&gt;[21, 22]&lt;/DisplayText&gt;&lt;record&gt;&lt;rec-number&gt;208&lt;/rec-number&gt;&lt;foreign-keys&gt;&lt;key app="EN" db-id="fswpw55e4ewwxaepx2qva006wp0pa50dsadt" timestamp="1623127888"&gt;208&lt;/key&gt;&lt;/foreign-keys&gt;&lt;ref-type name="Journal Article"&gt;17&lt;/ref-type&gt;&lt;contributors&gt;&lt;authors&gt;&lt;author&gt;Pratsinis, Sotiris E.&lt;/author&gt;&lt;author&gt;Vemury, Srinivas&lt;/author&gt;&lt;/authors&gt;&lt;/contributors&gt;&lt;titles&gt;&lt;title&gt;Particle formation in gases: A review&lt;/title&gt;&lt;secondary-title&gt;Powder Technology&lt;/secondary-title&gt;&lt;/titles&gt;&lt;periodical&gt;&lt;full-title&gt;Powder Technology&lt;/full-title&gt;&lt;/periodical&gt;&lt;pages&gt;267-273&lt;/pages&gt;&lt;volume&gt;88&lt;/volume&gt;&lt;number&gt;3&lt;/number&gt;&lt;keywords&gt;&lt;keyword&gt;Aerosols&lt;/keyword&gt;&lt;keyword&gt;Agglomeration&lt;/keyword&gt;&lt;keyword&gt;Ceramics&lt;/keyword&gt;&lt;keyword&gt;Fractals&lt;/keyword&gt;&lt;keyword&gt;Sintering&lt;/keyword&gt;&lt;keyword&gt;Size distribution&lt;/keyword&gt;&lt;keyword&gt;Sprays&lt;/keyword&gt;&lt;keyword&gt;Turbulence&lt;/keyword&gt;&lt;/keywords&gt;&lt;dates&gt;&lt;year&gt;1996&lt;/year&gt;&lt;pub-dates&gt;&lt;date&gt;1996/09/01/&lt;/date&gt;&lt;/pub-dates&gt;&lt;/dates&gt;&lt;isbn&gt;0032-5910&lt;/isbn&gt;&lt;urls&gt;&lt;related-urls&gt;&lt;url&gt;https://www.sciencedirect.com/science/article/pii/S0032591096031300&lt;/url&gt;&lt;/related-urls&gt;&lt;/urls&gt;&lt;electronic-resource-num&gt;https://doi.org/10.1016/S0032-5910(96)03130-0&lt;/electronic-resource-num&gt;&lt;/record&gt;&lt;/Cite&gt;&lt;Cite&gt;&lt;Author&gt;Perrino&lt;/Author&gt;&lt;Year&gt;2010&lt;/Year&gt;&lt;RecNum&gt;210&lt;/RecNum&gt;&lt;record&gt;&lt;rec-number&gt;210&lt;/rec-number&gt;&lt;foreign-keys&gt;&lt;key app="EN" db-id="fswpw55e4ewwxaepx2qva006wp0pa50dsadt" timestamp="1623200004"&gt;210&lt;/key&gt;&lt;/foreign-keys&gt;&lt;ref-type name="Journal Article"&gt;17&lt;/ref-type&gt;&lt;contributors&gt;&lt;authors&gt;&lt;author&gt;Perrino, Cinzia&lt;/author&gt;&lt;/authors&gt;&lt;/contributors&gt;&lt;titles&gt;&lt;title&gt;Atmospheric particulate matter&lt;/title&gt;&lt;secondary-title&gt;Biophysics and Bioengineering Letters&lt;/secondary-title&gt;&lt;/titles&gt;&lt;periodical&gt;&lt;full-title&gt;Biophysics and Bioengineering Letters&lt;/full-title&gt;&lt;/periodical&gt;&lt;volume&gt;3&lt;/volume&gt;&lt;number&gt;1&lt;/number&gt;&lt;dates&gt;&lt;year&gt;2010&lt;/year&gt;&lt;/dates&gt;&lt;isbn&gt;2037-0199&lt;/isbn&gt;&lt;urls&gt;&lt;/urls&gt;&lt;/record&gt;&lt;/Cite&gt;&lt;/EndNote&gt;</w:instrText>
      </w:r>
      <w:r>
        <w:rPr>
          <w:lang w:eastAsia="en-AU"/>
        </w:rPr>
        <w:fldChar w:fldCharType="separate"/>
      </w:r>
      <w:r w:rsidR="00FE374F">
        <w:rPr>
          <w:noProof/>
          <w:lang w:eastAsia="en-AU"/>
        </w:rPr>
        <w:t>[21, 22]</w:t>
      </w:r>
      <w:r>
        <w:rPr>
          <w:lang w:eastAsia="en-AU"/>
        </w:rPr>
        <w:fldChar w:fldCharType="end"/>
      </w:r>
      <w:r>
        <w:rPr>
          <w:lang w:eastAsia="en-AU"/>
        </w:rPr>
        <w:t xml:space="preserve">. </w:t>
      </w:r>
    </w:p>
    <w:p w14:paraId="715429A4" w14:textId="77777777" w:rsidR="000E57CD" w:rsidRDefault="000531B9" w:rsidP="0070659A">
      <w:pPr>
        <w:rPr>
          <w:lang w:eastAsia="en-AU"/>
        </w:rPr>
      </w:pPr>
      <w:r>
        <w:rPr>
          <w:lang w:eastAsia="en-AU"/>
        </w:rPr>
        <w:t xml:space="preserve">In accordance with the literature, it is highly improbable for the tested contactors to cause new </w:t>
      </w:r>
      <w:proofErr w:type="spellStart"/>
      <w:r>
        <w:rPr>
          <w:lang w:eastAsia="en-AU"/>
        </w:rPr>
        <w:t>pariticle</w:t>
      </w:r>
      <w:proofErr w:type="spellEnd"/>
      <w:r>
        <w:rPr>
          <w:lang w:eastAsia="en-AU"/>
        </w:rPr>
        <w:t xml:space="preserve"> formation smaller th</w:t>
      </w:r>
      <w:r w:rsidR="00FE374F">
        <w:rPr>
          <w:lang w:eastAsia="en-AU"/>
        </w:rPr>
        <w:t>a</w:t>
      </w:r>
      <w:r>
        <w:rPr>
          <w:lang w:eastAsia="en-AU"/>
        </w:rPr>
        <w:t>n 0.1 micron</w:t>
      </w:r>
      <w:r w:rsidR="00FE374F">
        <w:rPr>
          <w:lang w:eastAsia="en-AU"/>
        </w:rPr>
        <w:t xml:space="preserve"> </w:t>
      </w:r>
      <w:r w:rsidR="00FE374F">
        <w:rPr>
          <w:lang w:eastAsia="en-AU"/>
        </w:rPr>
        <w:fldChar w:fldCharType="begin"/>
      </w:r>
      <w:r w:rsidR="000E57CD">
        <w:rPr>
          <w:lang w:eastAsia="en-AU"/>
        </w:rPr>
        <w:instrText xml:space="preserve"> ADDIN EN.CITE &lt;EndNote&gt;&lt;Cite&gt;&lt;Author&gt;Perrino&lt;/Author&gt;&lt;Year&gt;2010&lt;/Year&gt;&lt;RecNum&gt;210&lt;/RecNum&gt;&lt;DisplayText&gt;[21, 23]&lt;/DisplayText&gt;&lt;record&gt;&lt;rec-number&gt;210&lt;/rec-number&gt;&lt;foreign-keys&gt;&lt;key app="EN" db-id="fswpw55e4ewwxaepx2qva006wp0pa50dsadt" timestamp="1623200004"&gt;210&lt;/key&gt;&lt;/foreign-keys&gt;&lt;ref-type name="Journal Article"&gt;17&lt;/ref-type&gt;&lt;contributors&gt;&lt;authors&gt;&lt;author&gt;Perrino, Cinzia&lt;/author&gt;&lt;/authors&gt;&lt;/contributors&gt;&lt;titles&gt;&lt;title&gt;Atmospheric particulate matter&lt;/title&gt;&lt;secondary-title&gt;Biophysics and Bioengineering Letters&lt;/secondary-title&gt;&lt;/titles&gt;&lt;periodical&gt;&lt;full-title&gt;Biophysics and Bioengineering Letters&lt;/full-title&gt;&lt;/periodical&gt;&lt;volume&gt;3&lt;/volume&gt;&lt;number&gt;1&lt;/number&gt;&lt;dates&gt;&lt;year&gt;2010&lt;/year&gt;&lt;/dates&gt;&lt;isbn&gt;2037-0199&lt;/isbn&gt;&lt;urls&gt;&lt;/urls&gt;&lt;/record&gt;&lt;/Cite&gt;&lt;Cite&gt;&lt;Author&gt;Naito&lt;/Author&gt;&lt;Year&gt;2018&lt;/Year&gt;&lt;RecNum&gt;212&lt;/RecNum&gt;&lt;record&gt;&lt;rec-number&gt;212&lt;/rec-number&gt;&lt;foreign-keys&gt;&lt;key app="EN" db-id="fswpw55e4ewwxaepx2qva006wp0pa50dsadt" timestamp="1623203162"&gt;212&lt;/key&gt;&lt;/foreign-keys&gt;&lt;ref-type name="Book"&gt;6&lt;/ref-type&gt;&lt;contributors&gt;&lt;authors&gt;&lt;author&gt;Naito, Makio&lt;/author&gt;&lt;author&gt;Yokoyama, Toyokazu&lt;/author&gt;&lt;author&gt;Hosokawa, Kouhei&lt;/author&gt;&lt;author&gt;Nogi, Kiyoshi&lt;/author&gt;&lt;/authors&gt;&lt;/contributors&gt;&lt;titles&gt;&lt;title&gt;Nanoparticle technology handbook&lt;/title&gt;&lt;/titles&gt;&lt;dates&gt;&lt;year&gt;2018&lt;/year&gt;&lt;/dates&gt;&lt;publisher&gt;Elsevier&lt;/publisher&gt;&lt;isbn&gt;0444641114&lt;/isbn&gt;&lt;urls&gt;&lt;/urls&gt;&lt;/record&gt;&lt;/Cite&gt;&lt;/EndNote&gt;</w:instrText>
      </w:r>
      <w:r w:rsidR="00FE374F">
        <w:rPr>
          <w:lang w:eastAsia="en-AU"/>
        </w:rPr>
        <w:fldChar w:fldCharType="separate"/>
      </w:r>
      <w:r w:rsidR="000E57CD">
        <w:rPr>
          <w:noProof/>
          <w:lang w:eastAsia="en-AU"/>
        </w:rPr>
        <w:t>[21, 23]</w:t>
      </w:r>
      <w:r w:rsidR="00FE374F">
        <w:rPr>
          <w:lang w:eastAsia="en-AU"/>
        </w:rPr>
        <w:fldChar w:fldCharType="end"/>
      </w:r>
      <w:r>
        <w:rPr>
          <w:lang w:eastAsia="en-AU"/>
        </w:rPr>
        <w:t>.</w:t>
      </w:r>
      <w:r w:rsidR="000E57CD">
        <w:rPr>
          <w:lang w:eastAsia="en-AU"/>
        </w:rPr>
        <w:t xml:space="preserve"> </w:t>
      </w:r>
    </w:p>
    <w:p w14:paraId="5C301ED0" w14:textId="6AE8F06A" w:rsidR="000531B9" w:rsidRDefault="000E57CD" w:rsidP="0070659A">
      <w:pPr>
        <w:rPr>
          <w:lang w:eastAsia="en-AU"/>
        </w:rPr>
      </w:pPr>
      <w:r>
        <w:rPr>
          <w:lang w:eastAsia="en-AU"/>
        </w:rPr>
        <w:t xml:space="preserve">The deposition and removal mechanisms of particles </w:t>
      </w:r>
      <w:r w:rsidR="00F37B82">
        <w:rPr>
          <w:lang w:eastAsia="en-AU"/>
        </w:rPr>
        <w:t xml:space="preserve">are different for different </w:t>
      </w:r>
      <w:proofErr w:type="spellStart"/>
      <w:r w:rsidR="00F37B82">
        <w:rPr>
          <w:lang w:eastAsia="en-AU"/>
        </w:rPr>
        <w:t>partidle</w:t>
      </w:r>
      <w:proofErr w:type="spellEnd"/>
      <w:r w:rsidR="00F37B82">
        <w:rPr>
          <w:lang w:eastAsia="en-AU"/>
        </w:rPr>
        <w:t xml:space="preserve"> sizes. For particles larger than 10 microns gravitational sedimentation is the prevalent deposition mechanism. The effective removal method for particles within the size range of 0.5 to 5 microns is inertial impaction and </w:t>
      </w:r>
      <w:proofErr w:type="spellStart"/>
      <w:r w:rsidR="00F37B82">
        <w:rPr>
          <w:lang w:eastAsia="en-AU"/>
        </w:rPr>
        <w:t>Bronian</w:t>
      </w:r>
      <w:proofErr w:type="spellEnd"/>
      <w:r w:rsidR="00F37B82">
        <w:rPr>
          <w:lang w:eastAsia="en-AU"/>
        </w:rPr>
        <w:t xml:space="preserve"> diffusion is the main deposition mechanism for </w:t>
      </w:r>
      <w:proofErr w:type="spellStart"/>
      <w:r w:rsidR="00F37B82">
        <w:rPr>
          <w:lang w:eastAsia="en-AU"/>
        </w:rPr>
        <w:t>paricles</w:t>
      </w:r>
      <w:proofErr w:type="spellEnd"/>
      <w:r w:rsidR="00F37B82">
        <w:rPr>
          <w:lang w:eastAsia="en-AU"/>
        </w:rPr>
        <w:t xml:space="preserve"> smaller than 0.1 micron</w:t>
      </w:r>
      <w:r>
        <w:rPr>
          <w:lang w:eastAsia="en-AU"/>
        </w:rPr>
        <w:fldChar w:fldCharType="begin"/>
      </w:r>
      <w:r>
        <w:rPr>
          <w:lang w:eastAsia="en-AU"/>
        </w:rPr>
        <w:instrText xml:space="preserve"> ADDIN EN.CITE &lt;EndNote&gt;&lt;Cite&gt;&lt;Author&gt;Darquenne&lt;/Author&gt;&lt;Year&gt;2012&lt;/Year&gt;&lt;RecNum&gt;213&lt;/RecNum&gt;&lt;DisplayText&gt;[24]&lt;/DisplayText&gt;&lt;record&gt;&lt;rec-number&gt;213&lt;/rec-number&gt;&lt;foreign-keys&gt;&lt;key app="EN" db-id="fswpw55e4ewwxaepx2qva006wp0pa50dsadt" timestamp="1623203724"&gt;213&lt;/key&gt;&lt;/foreign-keys&gt;&lt;ref-type name="Journal Article"&gt;17&lt;/ref-type&gt;&lt;contributors&gt;&lt;authors&gt;&lt;author&gt;Darquenne, Chantal&lt;/author&gt;&lt;/authors&gt;&lt;/contributors&gt;&lt;titles&gt;&lt;title&gt;Aerosol deposition in health and disease&lt;/title&gt;&lt;secondary-title&gt;Journal of aerosol medicine and pulmonary drug delivery&lt;/secondary-title&gt;&lt;/titles&gt;&lt;periodical&gt;&lt;full-title&gt;Journal of aerosol medicine and pulmonary drug delivery&lt;/full-title&gt;&lt;/periodical&gt;&lt;pages&gt;140-147&lt;/pages&gt;&lt;volume&gt;25&lt;/volume&gt;&lt;number&gt;3&lt;/number&gt;&lt;dates&gt;&lt;year&gt;2012&lt;/year&gt;&lt;/dates&gt;&lt;isbn&gt;1941-2711&lt;/isbn&gt;&lt;urls&gt;&lt;/urls&gt;&lt;/record&gt;&lt;/Cite&gt;&lt;/EndNote&gt;</w:instrText>
      </w:r>
      <w:r>
        <w:rPr>
          <w:lang w:eastAsia="en-AU"/>
        </w:rPr>
        <w:fldChar w:fldCharType="separate"/>
      </w:r>
      <w:r>
        <w:rPr>
          <w:noProof/>
          <w:lang w:eastAsia="en-AU"/>
        </w:rPr>
        <w:t>[24]</w:t>
      </w:r>
      <w:r>
        <w:rPr>
          <w:lang w:eastAsia="en-AU"/>
        </w:rPr>
        <w:fldChar w:fldCharType="end"/>
      </w:r>
      <w:r w:rsidR="00F37B82">
        <w:rPr>
          <w:lang w:eastAsia="en-AU"/>
        </w:rPr>
        <w:t xml:space="preserve">. Deposition efficiency for particles within the range of 0.1 to 0.5 is pretty low and thus these particle will remain suspended in the aerosol for prolong period and can travel further away from the point of release and cause environmental and health problems. </w:t>
      </w:r>
      <w:r w:rsidR="00F37B82">
        <w:rPr>
          <w:lang w:eastAsia="en-AU"/>
        </w:rPr>
        <w:fldChar w:fldCharType="begin"/>
      </w:r>
      <w:r w:rsidR="00F37B82">
        <w:rPr>
          <w:lang w:eastAsia="en-AU"/>
        </w:rPr>
        <w:instrText xml:space="preserve"> ADDIN EN.CITE &lt;EndNote&gt;&lt;Cite&gt;&lt;Author&gt;Darquenne&lt;/Author&gt;&lt;Year&gt;2012&lt;/Year&gt;&lt;RecNum&gt;213&lt;/RecNum&gt;&lt;DisplayText&gt;[20, 24]&lt;/DisplayText&gt;&lt;record&gt;&lt;rec-number&gt;213&lt;/rec-number&gt;&lt;foreign-keys&gt;&lt;key app="EN" db-id="fswpw55e4ewwxaepx2qva006wp0pa50dsadt" timestamp="1623203724"&gt;213&lt;/key&gt;&lt;/foreign-keys&gt;&lt;ref-type name="Journal Article"&gt;17&lt;/ref-type&gt;&lt;contributors&gt;&lt;authors&gt;&lt;author&gt;Darquenne, Chantal&lt;/author&gt;&lt;/authors&gt;&lt;/contributors&gt;&lt;titles&gt;&lt;title&gt;Aerosol deposition in health and disease&lt;/title&gt;&lt;secondary-title&gt;Journal of aerosol medicine and pulmonary drug delivery&lt;/secondary-title&gt;&lt;/titles&gt;&lt;periodical&gt;&lt;full-title&gt;Journal of aerosol medicine and pulmonary drug delivery&lt;/full-title&gt;&lt;/periodical&gt;&lt;pages&gt;140-147&lt;/pages&gt;&lt;volume&gt;25&lt;/volume&gt;&lt;number&gt;3&lt;/number&gt;&lt;dates&gt;&lt;year&gt;2012&lt;/year&gt;&lt;/dates&gt;&lt;isbn&gt;1941-2711&lt;/isbn&gt;&lt;urls&gt;&lt;/urls&gt;&lt;/record&gt;&lt;/Cite&gt;&lt;Cite&gt;&lt;Author&gt;Nriagu&lt;/Author&gt;&lt;Year&gt;2019&lt;/Year&gt;&lt;RecNum&gt;207&lt;/RecNum&gt;&lt;record&gt;&lt;rec-number&gt;207&lt;/rec-number&gt;&lt;foreign-keys&gt;&lt;key app="EN" db-id="fswpw55e4ewwxaepx2qva006wp0pa50dsadt" timestamp="1623126977"&gt;207&lt;/key&gt;&lt;/foreign-keys&gt;&lt;ref-type name="Book"&gt;6&lt;/ref-type&gt;&lt;contributors&gt;&lt;authors&gt;&lt;author&gt;Nriagu, Jerome O&lt;/author&gt;&lt;/authors&gt;&lt;/contributors&gt;&lt;titles&gt;&lt;title&gt;Encyclopedia of environmental health&lt;/title&gt;&lt;/titles&gt;&lt;dates&gt;&lt;year&gt;2019&lt;/year&gt;&lt;/dates&gt;&lt;publisher&gt;Elsevier&lt;/publisher&gt;&lt;isbn&gt;0444639527&lt;/isbn&gt;&lt;urls&gt;&lt;/urls&gt;&lt;/record&gt;&lt;/Cite&gt;&lt;/EndNote&gt;</w:instrText>
      </w:r>
      <w:r w:rsidR="00F37B82">
        <w:rPr>
          <w:lang w:eastAsia="en-AU"/>
        </w:rPr>
        <w:fldChar w:fldCharType="separate"/>
      </w:r>
      <w:r w:rsidR="00F37B82">
        <w:rPr>
          <w:noProof/>
          <w:lang w:eastAsia="en-AU"/>
        </w:rPr>
        <w:t>[20, 24]</w:t>
      </w:r>
      <w:r w:rsidR="00F37B82">
        <w:rPr>
          <w:lang w:eastAsia="en-AU"/>
        </w:rPr>
        <w:fldChar w:fldCharType="end"/>
      </w:r>
      <w:r w:rsidR="00F37B82">
        <w:rPr>
          <w:lang w:eastAsia="en-AU"/>
        </w:rPr>
        <w:t>.</w:t>
      </w:r>
    </w:p>
    <w:p w14:paraId="055BFC9C" w14:textId="47B515A5" w:rsidR="00F37B82" w:rsidRDefault="00F37B82" w:rsidP="0070659A">
      <w:pPr>
        <w:rPr>
          <w:lang w:eastAsia="en-AU"/>
        </w:rPr>
      </w:pPr>
      <w:r>
        <w:rPr>
          <w:lang w:eastAsia="en-AU"/>
        </w:rPr>
        <w:t xml:space="preserve">In the presented report, particulate matter from the mentioned gas-liquid </w:t>
      </w:r>
      <w:proofErr w:type="spellStart"/>
      <w:r>
        <w:rPr>
          <w:lang w:eastAsia="en-AU"/>
        </w:rPr>
        <w:t>contators</w:t>
      </w:r>
      <w:proofErr w:type="spellEnd"/>
      <w:r>
        <w:rPr>
          <w:lang w:eastAsia="en-AU"/>
        </w:rPr>
        <w:t xml:space="preserve"> is measured. Particles within the size range of </w:t>
      </w:r>
      <w:r w:rsidR="00C44FCA">
        <w:rPr>
          <w:lang w:eastAsia="en-AU"/>
        </w:rPr>
        <w:t xml:space="preserve">10 nm to 10 microns are measured </w:t>
      </w:r>
      <w:proofErr w:type="spellStart"/>
      <w:r w:rsidR="00C44FCA">
        <w:rPr>
          <w:lang w:eastAsia="en-AU"/>
        </w:rPr>
        <w:t>tp</w:t>
      </w:r>
      <w:proofErr w:type="spellEnd"/>
      <w:r w:rsidR="00C44FCA">
        <w:rPr>
          <w:lang w:eastAsia="en-AU"/>
        </w:rPr>
        <w:t xml:space="preserve"> be able to </w:t>
      </w:r>
      <w:proofErr w:type="spellStart"/>
      <w:r w:rsidR="00C44FCA">
        <w:rPr>
          <w:lang w:eastAsia="en-AU"/>
        </w:rPr>
        <w:t>invedtigate</w:t>
      </w:r>
      <w:proofErr w:type="spellEnd"/>
      <w:r w:rsidR="00C44FCA">
        <w:rPr>
          <w:lang w:eastAsia="en-AU"/>
        </w:rPr>
        <w:t xml:space="preserve"> the potential health and </w:t>
      </w:r>
      <w:proofErr w:type="spellStart"/>
      <w:r w:rsidR="00C44FCA">
        <w:rPr>
          <w:lang w:eastAsia="en-AU"/>
        </w:rPr>
        <w:t>environmaetal</w:t>
      </w:r>
      <w:proofErr w:type="spellEnd"/>
      <w:r w:rsidR="00C44FCA">
        <w:rPr>
          <w:lang w:eastAsia="en-AU"/>
        </w:rPr>
        <w:t xml:space="preserve"> hazards of the contactors and compare </w:t>
      </w:r>
      <w:proofErr w:type="spellStart"/>
      <w:r w:rsidR="00C44FCA">
        <w:rPr>
          <w:lang w:eastAsia="en-AU"/>
        </w:rPr>
        <w:t>contqctors</w:t>
      </w:r>
      <w:proofErr w:type="spellEnd"/>
      <w:r w:rsidR="00C44FCA">
        <w:rPr>
          <w:lang w:eastAsia="en-AU"/>
        </w:rPr>
        <w:t xml:space="preserve"> in terms of solvent loss </w:t>
      </w:r>
      <w:proofErr w:type="gramStart"/>
      <w:r w:rsidR="00C44FCA">
        <w:rPr>
          <w:lang w:eastAsia="en-AU"/>
        </w:rPr>
        <w:t>and</w:t>
      </w:r>
      <w:proofErr w:type="gramEnd"/>
      <w:r w:rsidR="00C44FCA">
        <w:rPr>
          <w:lang w:eastAsia="en-AU"/>
        </w:rPr>
        <w:t xml:space="preserve"> hence running</w:t>
      </w:r>
      <w:r>
        <w:rPr>
          <w:lang w:eastAsia="en-AU"/>
        </w:rPr>
        <w:t xml:space="preserve"> </w:t>
      </w:r>
      <w:r w:rsidR="00C44FCA">
        <w:rPr>
          <w:lang w:eastAsia="en-AU"/>
        </w:rPr>
        <w:t>costs.</w:t>
      </w:r>
    </w:p>
    <w:p w14:paraId="5391B785" w14:textId="677FF0F5" w:rsidR="00D22E86" w:rsidRDefault="00D22E86" w:rsidP="00D22E86">
      <w:pPr>
        <w:pStyle w:val="Heading1"/>
      </w:pPr>
      <w:bookmarkStart w:id="12" w:name="_Toc73970072"/>
      <w:commentRangeStart w:id="13"/>
      <w:r>
        <w:t>Methodology</w:t>
      </w:r>
      <w:commentRangeEnd w:id="13"/>
      <w:r w:rsidR="00DC2EC3">
        <w:rPr>
          <w:rStyle w:val="CommentReference"/>
          <w:rFonts w:asciiTheme="minorHAnsi" w:eastAsiaTheme="minorHAnsi" w:hAnsiTheme="minorHAnsi" w:cstheme="minorBidi"/>
          <w:color w:val="auto"/>
        </w:rPr>
        <w:commentReference w:id="13"/>
      </w:r>
      <w:bookmarkEnd w:id="12"/>
    </w:p>
    <w:p w14:paraId="03C41546" w14:textId="480A0B33" w:rsidR="00B24F5E" w:rsidRDefault="00B24F5E" w:rsidP="0070659A">
      <w:pPr>
        <w:rPr>
          <w:rFonts w:hint="cs"/>
          <w:rtl/>
          <w:lang w:bidi="fa-IR"/>
        </w:rPr>
      </w:pPr>
      <w:r>
        <w:t xml:space="preserve">All three </w:t>
      </w:r>
      <w:proofErr w:type="spellStart"/>
      <w:r>
        <w:t>contacrors</w:t>
      </w:r>
      <w:proofErr w:type="spellEnd"/>
      <w:r>
        <w:t xml:space="preserve"> suck in atmospheric air. Air goes </w:t>
      </w:r>
      <w:proofErr w:type="spellStart"/>
      <w:r>
        <w:t>trough</w:t>
      </w:r>
      <w:proofErr w:type="spellEnd"/>
      <w:r>
        <w:t xml:space="preserve"> the contactor where it is exposed to the solvent. Some of the carbon dioxide in the air is </w:t>
      </w:r>
      <w:proofErr w:type="spellStart"/>
      <w:r>
        <w:t>disoled</w:t>
      </w:r>
      <w:proofErr w:type="spellEnd"/>
      <w:r>
        <w:t xml:space="preserve"> in the solvent and air exits the </w:t>
      </w:r>
      <w:proofErr w:type="spellStart"/>
      <w:r>
        <w:t>contacor</w:t>
      </w:r>
      <w:proofErr w:type="spellEnd"/>
      <w:r>
        <w:t xml:space="preserve"> after passing through a </w:t>
      </w:r>
      <w:proofErr w:type="spellStart"/>
      <w:r>
        <w:t>desimeter</w:t>
      </w:r>
      <w:proofErr w:type="spellEnd"/>
      <w:r>
        <w:t xml:space="preserve"> or a </w:t>
      </w:r>
      <w:proofErr w:type="spellStart"/>
      <w:r>
        <w:t>cyclon</w:t>
      </w:r>
      <w:proofErr w:type="spellEnd"/>
      <w:r>
        <w:t xml:space="preserve">. The demister and </w:t>
      </w:r>
      <w:proofErr w:type="spellStart"/>
      <w:r>
        <w:t>cyclon</w:t>
      </w:r>
      <w:proofErr w:type="spellEnd"/>
      <w:r>
        <w:t xml:space="preserve"> remove the larger entrained solvent particles/</w:t>
      </w:r>
      <w:proofErr w:type="spellStart"/>
      <w:r>
        <w:t>droples</w:t>
      </w:r>
      <w:proofErr w:type="spellEnd"/>
      <w:r>
        <w:t xml:space="preserve"> from the air and reintroduce it to the solvent </w:t>
      </w:r>
      <w:proofErr w:type="spellStart"/>
      <w:r>
        <w:t>reserviour</w:t>
      </w:r>
      <w:proofErr w:type="spellEnd"/>
      <w:r>
        <w:t xml:space="preserve">. Temperature and humidity of air is </w:t>
      </w:r>
      <w:proofErr w:type="spellStart"/>
      <w:r>
        <w:t>continiuosly</w:t>
      </w:r>
      <w:proofErr w:type="spellEnd"/>
      <w:r>
        <w:t xml:space="preserve"> recorded both at the inlet and outlet of the devices. A variable speed blower is used to move the air in and out of the </w:t>
      </w:r>
      <w:proofErr w:type="spellStart"/>
      <w:r>
        <w:t>contacotrs</w:t>
      </w:r>
      <w:proofErr w:type="spellEnd"/>
      <w:r>
        <w:t xml:space="preserve">. Air velocity is measured at the inlet and outlet of the contactors. A </w:t>
      </w:r>
      <w:proofErr w:type="spellStart"/>
      <w:r>
        <w:t>cnetrigual</w:t>
      </w:r>
      <w:proofErr w:type="spellEnd"/>
      <w:r>
        <w:t xml:space="preserve"> pump with magnetic drive is used to pump the solvent and deliver it to the distributor system. The pump is coupled with a VFD and the flow rate of the solvent is monitored and </w:t>
      </w:r>
      <w:proofErr w:type="spellStart"/>
      <w:r>
        <w:t>recored</w:t>
      </w:r>
      <w:proofErr w:type="spellEnd"/>
      <w:r>
        <w:t>.</w:t>
      </w:r>
    </w:p>
    <w:p w14:paraId="4E8F7A44" w14:textId="29B79B0D" w:rsidR="00966C53" w:rsidRDefault="00966C53" w:rsidP="0070659A">
      <w:r>
        <w:t xml:space="preserve">Three different </w:t>
      </w:r>
      <w:r w:rsidR="00481A49">
        <w:t>instruments</w:t>
      </w:r>
      <w:r>
        <w:t xml:space="preserve"> were used to measure number concentration, size distribution and mass </w:t>
      </w:r>
      <w:r w:rsidR="00481A49">
        <w:t>concentration</w:t>
      </w:r>
      <w:r>
        <w:t xml:space="preserve"> of </w:t>
      </w:r>
      <w:r w:rsidR="00481A49">
        <w:t>aerosols</w:t>
      </w:r>
      <w:r>
        <w:t xml:space="preserve"> that </w:t>
      </w:r>
      <w:r w:rsidR="00D22E86">
        <w:t>are</w:t>
      </w:r>
      <w:r>
        <w:t xml:space="preserve"> being emitted from the air capture devices.</w:t>
      </w:r>
    </w:p>
    <w:p w14:paraId="08B8D93D" w14:textId="476789A5" w:rsidR="00934C5F" w:rsidRDefault="00934C5F" w:rsidP="0070659A">
      <w:r>
        <w:t xml:space="preserve">The </w:t>
      </w:r>
      <w:r w:rsidR="00481A49">
        <w:t>instruments</w:t>
      </w:r>
      <w:r>
        <w:t xml:space="preserve"> </w:t>
      </w:r>
      <w:r w:rsidR="00D22E86">
        <w:t>can</w:t>
      </w:r>
      <w:r>
        <w:t xml:space="preserve"> measure three characteristic attributes of the particulate matter within an aerosol:</w:t>
      </w:r>
    </w:p>
    <w:p w14:paraId="47AFB375" w14:textId="0C5163EC" w:rsidR="00934C5F" w:rsidRDefault="00934C5F" w:rsidP="0070659A">
      <w:pPr>
        <w:pStyle w:val="ListParagraph"/>
        <w:numPr>
          <w:ilvl w:val="0"/>
          <w:numId w:val="3"/>
        </w:numPr>
      </w:pPr>
      <w:r>
        <w:t xml:space="preserve">Particle </w:t>
      </w:r>
      <w:r w:rsidR="008D70F0">
        <w:t>size</w:t>
      </w:r>
      <w:r w:rsidR="00D22E86">
        <w:t xml:space="preserve"> (diameter)</w:t>
      </w:r>
    </w:p>
    <w:p w14:paraId="4BF083A7" w14:textId="5530D45F" w:rsidR="008D70F0" w:rsidRDefault="008D70F0" w:rsidP="0070659A">
      <w:pPr>
        <w:pStyle w:val="ListParagraph"/>
        <w:numPr>
          <w:ilvl w:val="0"/>
          <w:numId w:val="3"/>
        </w:numPr>
      </w:pPr>
      <w:r>
        <w:t>Particle number</w:t>
      </w:r>
      <w:r w:rsidR="00D22E86">
        <w:t xml:space="preserve"> concentration </w:t>
      </w:r>
    </w:p>
    <w:p w14:paraId="21C3F6BD" w14:textId="7CCC1A0E" w:rsidR="008D70F0" w:rsidRDefault="008D70F0" w:rsidP="0070659A">
      <w:pPr>
        <w:pStyle w:val="ListParagraph"/>
        <w:numPr>
          <w:ilvl w:val="0"/>
          <w:numId w:val="3"/>
        </w:numPr>
      </w:pPr>
      <w:r>
        <w:t>Particle mass</w:t>
      </w:r>
      <w:r w:rsidR="00D22E86">
        <w:t xml:space="preserve"> concentration </w:t>
      </w:r>
    </w:p>
    <w:p w14:paraId="55ED75BD" w14:textId="323AC755" w:rsidR="00C26504" w:rsidRDefault="00C26504" w:rsidP="0070659A">
      <w:r>
        <w:t xml:space="preserve">An isokinetic probe is used to sample particulate matter from the exhaust system to the aerosol </w:t>
      </w:r>
      <w:proofErr w:type="spellStart"/>
      <w:r>
        <w:t>measuremtn</w:t>
      </w:r>
      <w:proofErr w:type="spellEnd"/>
      <w:r>
        <w:t xml:space="preserve"> devices </w:t>
      </w:r>
      <w:r>
        <w:fldChar w:fldCharType="begin"/>
      </w:r>
      <w:r w:rsidR="000E57CD">
        <w:instrText xml:space="preserve"> ADDIN EN.CITE &lt;EndNote&gt;&lt;Cite&gt;&lt;Author&gt;Pena&lt;/Author&gt;&lt;Year&gt;1977&lt;/Year&gt;&lt;RecNum&gt;201&lt;/RecNum&gt;&lt;DisplayText&gt;[25]&lt;/DisplayText&gt;&lt;record&gt;&lt;rec-number&gt;201&lt;/rec-number&gt;&lt;foreign-keys&gt;&lt;key app="EN" db-id="fswpw55e4ewwxaepx2qva006wp0pa50dsadt" timestamp="1623117225"&gt;201&lt;/key&gt;&lt;/foreign-keys&gt;&lt;ref-type name="Journal Article"&gt;17&lt;/ref-type&gt;&lt;contributors&gt;&lt;authors&gt;&lt;author&gt;Pena, JA&lt;/author&gt;&lt;author&gt;Norman, JM&lt;/author&gt;&lt;author&gt;Thomson, DW&lt;/author&gt;&lt;/authors&gt;&lt;/contributors&gt;&lt;titles&gt;&lt;title&gt;Isokinetic sampler for continuous airborne aerosol measurements&lt;/title&gt;&lt;secondary-title&gt;Journal of the Air Pollution Control Association&lt;/secondary-title&gt;&lt;/titles&gt;&lt;periodical&gt;&lt;full-title&gt;Journal of the Air Pollution Control Association&lt;/full-title&gt;&lt;/periodical&gt;&lt;pages&gt;337-341&lt;/pages&gt;&lt;volume&gt;27&lt;/volume&gt;&lt;number&gt;4&lt;/number&gt;&lt;dates&gt;&lt;year&gt;1977&lt;/year&gt;&lt;/dates&gt;&lt;isbn&gt;0002-2470&lt;/isbn&gt;&lt;urls&gt;&lt;/urls&gt;&lt;/record&gt;&lt;/Cite&gt;&lt;/EndNote&gt;</w:instrText>
      </w:r>
      <w:r>
        <w:fldChar w:fldCharType="separate"/>
      </w:r>
      <w:r w:rsidR="000E57CD">
        <w:rPr>
          <w:noProof/>
        </w:rPr>
        <w:t>[25]</w:t>
      </w:r>
      <w:r>
        <w:fldChar w:fldCharType="end"/>
      </w:r>
      <w:r>
        <w:t xml:space="preserve">. A diffusion dryer is used to remove excess humidity and prevent condensations in the measurement system.  </w:t>
      </w:r>
    </w:p>
    <w:p w14:paraId="10BAFD02" w14:textId="46F9C527" w:rsidR="00934C5F" w:rsidRDefault="00934C5F" w:rsidP="0070659A">
      <w:r>
        <w:t>A TSI Scanning Mobility Particle Sizer (SMPS)</w:t>
      </w:r>
      <w:r w:rsidR="00D22E86">
        <w:t>, consisting of a condensation particle counter (CPC TSI 2022) and an electrostatic classifier (EC TSI 3071),</w:t>
      </w:r>
      <w:r>
        <w:t xml:space="preserve"> is used to measure </w:t>
      </w:r>
      <w:r w:rsidR="00D22E86">
        <w:t xml:space="preserve">the </w:t>
      </w:r>
      <w:r>
        <w:t>number concentration</w:t>
      </w:r>
      <w:r w:rsidR="00D22E86">
        <w:t xml:space="preserve"> and</w:t>
      </w:r>
      <w:r>
        <w:t xml:space="preserve"> size distribution of particulate matter in the aerosol</w:t>
      </w:r>
      <w:r w:rsidR="00C26504">
        <w:t xml:space="preserve"> </w:t>
      </w:r>
      <w:r w:rsidR="00C26504">
        <w:fldChar w:fldCharType="begin"/>
      </w:r>
      <w:r w:rsidR="000E57CD">
        <w:instrText xml:space="preserve"> ADDIN EN.CITE &lt;EndNote&gt;&lt;Cite&gt;&lt;Author&gt;Sioutas&lt;/Author&gt;&lt;Year&gt;1999&lt;/Year&gt;&lt;RecNum&gt;197&lt;/RecNum&gt;&lt;DisplayText&gt;[26]&lt;/DisplayText&gt;&lt;record&gt;&lt;rec-number&gt;197&lt;/rec-number&gt;&lt;foreign-keys&gt;&lt;key app="EN" db-id="fswpw55e4ewwxaepx2qva006wp0pa50dsadt" timestamp="1623115538"&gt;197&lt;/key&gt;&lt;/foreign-keys&gt;&lt;ref-type name="Journal Article"&gt;17&lt;/ref-type&gt;&lt;contributors&gt;&lt;authors&gt;&lt;author&gt;Sioutas, Constantinos&lt;/author&gt;&lt;/authors&gt;&lt;/contributors&gt;&lt;titles&gt;&lt;title&gt;Evaluation of the measurement performance of the scanning mobility particle sizer and aerodynamic particle sizer&lt;/title&gt;&lt;secondary-title&gt;Aerosol Science &amp;amp; Technology&lt;/secondary-title&gt;&lt;/titles&gt;&lt;periodical&gt;&lt;full-title&gt;Aerosol Science &amp;amp; Technology&lt;/full-title&gt;&lt;/periodical&gt;&lt;pages&gt;84-92&lt;/pages&gt;&lt;volume&gt;30&lt;/volume&gt;&lt;number&gt;1&lt;/number&gt;&lt;dates&gt;&lt;year&gt;1999&lt;/year&gt;&lt;/dates&gt;&lt;isbn&gt;0278-6826&lt;/isbn&gt;&lt;urls&gt;&lt;/urls&gt;&lt;/record&gt;&lt;/Cite&gt;&lt;/EndNote&gt;</w:instrText>
      </w:r>
      <w:r w:rsidR="00C26504">
        <w:fldChar w:fldCharType="separate"/>
      </w:r>
      <w:r w:rsidR="000E57CD">
        <w:rPr>
          <w:noProof/>
        </w:rPr>
        <w:t>[26]</w:t>
      </w:r>
      <w:r w:rsidR="00C26504">
        <w:fldChar w:fldCharType="end"/>
      </w:r>
      <w:r>
        <w:t xml:space="preserve">. Also </w:t>
      </w:r>
      <w:r w:rsidR="00D22E86">
        <w:t xml:space="preserve">using </w:t>
      </w:r>
      <w:r>
        <w:t xml:space="preserve">SMPS data, the </w:t>
      </w:r>
      <w:r w:rsidR="00481A49">
        <w:t>particle</w:t>
      </w:r>
      <w:r>
        <w:t xml:space="preserve"> mass </w:t>
      </w:r>
      <w:r w:rsidR="00481A49">
        <w:t>concentration</w:t>
      </w:r>
      <w:r>
        <w:t xml:space="preserve"> can be estimated by making a few </w:t>
      </w:r>
      <w:del w:id="14" w:author="Kiani, Ali (Energy, Newcastle)" w:date="2021-04-06T08:38:00Z">
        <w:r w:rsidDel="009305B6">
          <w:delText xml:space="preserve">simplifying </w:delText>
        </w:r>
      </w:del>
      <w:ins w:id="15" w:author="Kiani, Ali (Energy, Newcastle)" w:date="2021-04-06T08:38:00Z">
        <w:r w:rsidR="009305B6">
          <w:t xml:space="preserve">simple </w:t>
        </w:r>
      </w:ins>
      <w:r>
        <w:t>assumptions</w:t>
      </w:r>
      <w:r w:rsidR="00C26504">
        <w:t xml:space="preserve"> </w:t>
      </w:r>
      <w:r w:rsidR="00C26504">
        <w:fldChar w:fldCharType="begin"/>
      </w:r>
      <w:r w:rsidR="000E57CD">
        <w:instrText xml:space="preserve"> ADDIN EN.CITE &lt;EndNote&gt;&lt;Cite&gt;&lt;Author&gt;McMurry&lt;/Author&gt;&lt;Year&gt;2000&lt;/Year&gt;&lt;RecNum&gt;199&lt;/RecNum&gt;&lt;DisplayText&gt;[27]&lt;/DisplayText&gt;&lt;record&gt;&lt;rec-number&gt;199&lt;/rec-number&gt;&lt;foreign-keys&gt;&lt;key app="EN" db-id="fswpw55e4ewwxaepx2qva006wp0pa50dsadt" timestamp="1623115710"&gt;199&lt;/key&gt;&lt;/foreign-keys&gt;&lt;ref-type name="Journal Article"&gt;17&lt;/ref-type&gt;&lt;contributors&gt;&lt;authors&gt;&lt;author&gt;McMurry, Peter H&lt;/author&gt;&lt;/authors&gt;&lt;/contributors&gt;&lt;titles&gt;&lt;title&gt;A review of atmospheric aerosol measurements&lt;/title&gt;&lt;secondary-title&gt;Atmospheric Environment&lt;/secondary-title&gt;&lt;/titles&gt;&lt;periodical&gt;&lt;full-title&gt;Atmospheric Environment&lt;/full-title&gt;&lt;/periodical&gt;&lt;pages&gt;1959-1999&lt;/pages&gt;&lt;volume&gt;34&lt;/volume&gt;&lt;number&gt;12-14&lt;/number&gt;&lt;dates&gt;&lt;year&gt;2000&lt;/year&gt;&lt;/dates&gt;&lt;isbn&gt;1352-2310&lt;/isbn&gt;&lt;urls&gt;&lt;/urls&gt;&lt;/record&gt;&lt;/Cite&gt;&lt;/EndNote&gt;</w:instrText>
      </w:r>
      <w:r w:rsidR="00C26504">
        <w:fldChar w:fldCharType="separate"/>
      </w:r>
      <w:r w:rsidR="000E57CD">
        <w:rPr>
          <w:noProof/>
        </w:rPr>
        <w:t>[27]</w:t>
      </w:r>
      <w:r w:rsidR="00C26504">
        <w:fldChar w:fldCharType="end"/>
      </w:r>
      <w:r>
        <w:t>.</w:t>
      </w:r>
      <w:r w:rsidR="00C26504">
        <w:t xml:space="preserve"> </w:t>
      </w:r>
    </w:p>
    <w:p w14:paraId="638DB0A8" w14:textId="5913A6C7" w:rsidR="00934C5F" w:rsidRDefault="00934C5F" w:rsidP="0070659A">
      <w:r>
        <w:t xml:space="preserve">A TSI </w:t>
      </w:r>
      <w:proofErr w:type="spellStart"/>
      <w:r>
        <w:t>Dusttrak</w:t>
      </w:r>
      <w:proofErr w:type="spellEnd"/>
      <w:r w:rsidR="00D22E86">
        <w:t xml:space="preserve"> 8530</w:t>
      </w:r>
      <w:r>
        <w:t xml:space="preserve"> is used to measure </w:t>
      </w:r>
      <w:commentRangeStart w:id="16"/>
      <w:commentRangeStart w:id="17"/>
      <w:commentRangeStart w:id="18"/>
      <w:r>
        <w:t xml:space="preserve">particulate matter </w:t>
      </w:r>
      <w:commentRangeEnd w:id="16"/>
      <w:r w:rsidR="009305B6">
        <w:rPr>
          <w:rStyle w:val="CommentReference"/>
        </w:rPr>
        <w:commentReference w:id="16"/>
      </w:r>
      <w:commentRangeEnd w:id="17"/>
      <w:r w:rsidR="006217F5">
        <w:rPr>
          <w:rStyle w:val="CommentReference"/>
        </w:rPr>
        <w:commentReference w:id="17"/>
      </w:r>
      <w:commentRangeEnd w:id="18"/>
      <w:r w:rsidR="006217F5">
        <w:rPr>
          <w:rStyle w:val="CommentReference"/>
        </w:rPr>
        <w:commentReference w:id="18"/>
      </w:r>
      <w:r>
        <w:t>mass concentration. The device uses different impactors enabling the user to measure PM1, PM2.5 and PM10.  For the present study</w:t>
      </w:r>
      <w:r w:rsidR="00D22E86">
        <w:t>,</w:t>
      </w:r>
      <w:r>
        <w:t xml:space="preserve"> only the </w:t>
      </w:r>
      <w:r w:rsidR="00D22E86">
        <w:t xml:space="preserve">PM2.5 and </w:t>
      </w:r>
      <w:r>
        <w:t>PM10 impactor</w:t>
      </w:r>
      <w:r w:rsidR="00D22E86">
        <w:t>s</w:t>
      </w:r>
      <w:r>
        <w:t xml:space="preserve"> </w:t>
      </w:r>
      <w:r w:rsidR="00D22E86">
        <w:t>are</w:t>
      </w:r>
      <w:r>
        <w:t xml:space="preserve"> used</w:t>
      </w:r>
      <w:r w:rsidR="00D22E86">
        <w:t>;</w:t>
      </w:r>
      <w:r>
        <w:t xml:space="preserve"> for smaller particles</w:t>
      </w:r>
      <w:r w:rsidR="00D22E86">
        <w:t>,</w:t>
      </w:r>
      <w:r>
        <w:t xml:space="preserve"> SMPS can yield more accurate and more precise data</w:t>
      </w:r>
      <w:r w:rsidR="00C26504">
        <w:t xml:space="preserve"> </w:t>
      </w:r>
      <w:r w:rsidR="00C26504">
        <w:fldChar w:fldCharType="begin"/>
      </w:r>
      <w:r w:rsidR="000E57CD">
        <w:instrText xml:space="preserve"> ADDIN EN.CITE &lt;EndNote&gt;&lt;Cite&gt;&lt;Author&gt;McMurry&lt;/Author&gt;&lt;Year&gt;2000&lt;/Year&gt;&lt;RecNum&gt;199&lt;/RecNum&gt;&lt;DisplayText&gt;[27]&lt;/DisplayText&gt;&lt;record&gt;&lt;rec-number&gt;199&lt;/rec-number&gt;&lt;foreign-keys&gt;&lt;key app="EN" db-id="fswpw55e4ewwxaepx2qva006wp0pa50dsadt" timestamp="1623115710"&gt;199&lt;/key&gt;&lt;/foreign-keys&gt;&lt;ref-type name="Journal Article"&gt;17&lt;/ref-type&gt;&lt;contributors&gt;&lt;authors&gt;&lt;author&gt;McMurry, Peter H&lt;/author&gt;&lt;/authors&gt;&lt;/contributors&gt;&lt;titles&gt;&lt;title&gt;A review of atmospheric aerosol measurements&lt;/title&gt;&lt;secondary-title&gt;Atmospheric Environment&lt;/secondary-title&gt;&lt;/titles&gt;&lt;periodical&gt;&lt;full-title&gt;Atmospheric Environment&lt;/full-title&gt;&lt;/periodical&gt;&lt;pages&gt;1959-1999&lt;/pages&gt;&lt;volume&gt;34&lt;/volume&gt;&lt;number&gt;12-14&lt;/number&gt;&lt;dates&gt;&lt;year&gt;2000&lt;/year&gt;&lt;/dates&gt;&lt;isbn&gt;1352-2310&lt;/isbn&gt;&lt;urls&gt;&lt;/urls&gt;&lt;/record&gt;&lt;/Cite&gt;&lt;/EndNote&gt;</w:instrText>
      </w:r>
      <w:r w:rsidR="00C26504">
        <w:fldChar w:fldCharType="separate"/>
      </w:r>
      <w:r w:rsidR="000E57CD">
        <w:rPr>
          <w:noProof/>
        </w:rPr>
        <w:t>[27]</w:t>
      </w:r>
      <w:r w:rsidR="00C26504">
        <w:fldChar w:fldCharType="end"/>
      </w:r>
      <w:r>
        <w:t>.</w:t>
      </w:r>
    </w:p>
    <w:p w14:paraId="27D41457" w14:textId="358744A7" w:rsidR="00934C5F" w:rsidRDefault="00934C5F" w:rsidP="0070659A">
      <w:r>
        <w:lastRenderedPageBreak/>
        <w:t>A TSI A</w:t>
      </w:r>
      <w:r w:rsidR="00D22E86">
        <w:t>er</w:t>
      </w:r>
      <w:r>
        <w:t>o</w:t>
      </w:r>
      <w:r w:rsidR="00D22E86">
        <w:t xml:space="preserve"> T</w:t>
      </w:r>
      <w:r>
        <w:t xml:space="preserve">rak </w:t>
      </w:r>
      <w:r w:rsidR="00D22E86">
        <w:t xml:space="preserve">9306 </w:t>
      </w:r>
      <w:r>
        <w:t xml:space="preserve">is used to collect data on </w:t>
      </w:r>
      <w:r w:rsidR="00481A49">
        <w:t>particulate</w:t>
      </w:r>
      <w:r>
        <w:t xml:space="preserve"> matter mass and size distribution and number concentration</w:t>
      </w:r>
      <w:r w:rsidR="00C26504">
        <w:t xml:space="preserve"> </w:t>
      </w:r>
      <w:r w:rsidR="00C26504">
        <w:fldChar w:fldCharType="begin"/>
      </w:r>
      <w:r w:rsidR="000E57CD">
        <w:instrText xml:space="preserve"> ADDIN EN.CITE &lt;EndNote&gt;&lt;Cite&gt;&lt;Author&gt;Chung&lt;/Author&gt;&lt;Year&gt;2014&lt;/Year&gt;&lt;RecNum&gt;200&lt;/RecNum&gt;&lt;DisplayText&gt;[28]&lt;/DisplayText&gt;&lt;record&gt;&lt;rec-number&gt;200&lt;/rec-number&gt;&lt;foreign-keys&gt;&lt;key app="EN" db-id="fswpw55e4ewwxaepx2qva006wp0pa50dsadt" timestamp="1623115805"&gt;200&lt;/key&gt;&lt;/foreign-keys&gt;&lt;ref-type name="Journal Article"&gt;17&lt;/ref-type&gt;&lt;contributors&gt;&lt;authors&gt;&lt;author&gt;Chung, Eun-Kyo&lt;/author&gt;&lt;author&gt;Jang, Jae-Kil&lt;/author&gt;&lt;author&gt;Song, Se-Wook&lt;/author&gt;&lt;author&gt;Kim, Jeongho&lt;/author&gt;&lt;/authors&gt;&lt;/contributors&gt;&lt;titles&gt;&lt;title&gt;Relationships between a Calculated Mass Concentration and a Measured Concentration of PM 2.5 and Respirable Particle Matter Sampling Direct-Reading Instruments in Taconite Mines&lt;/title&gt;&lt;secondary-title&gt;Journal of Korean Society of Occupational and Environmental Hygiene&lt;/secondary-title&gt;&lt;/titles&gt;&lt;periodical&gt;&lt;full-title&gt;Journal of Korean Society of Occupational and Environmental Hygiene&lt;/full-title&gt;&lt;/periodical&gt;&lt;pages&gt;65-73&lt;/pages&gt;&lt;volume&gt;24&lt;/volume&gt;&lt;number&gt;1&lt;/number&gt;&lt;dates&gt;&lt;year&gt;2014&lt;/year&gt;&lt;/dates&gt;&lt;isbn&gt;2384-132X&lt;/isbn&gt;&lt;urls&gt;&lt;/urls&gt;&lt;/record&gt;&lt;/Cite&gt;&lt;/EndNote&gt;</w:instrText>
      </w:r>
      <w:r w:rsidR="00C26504">
        <w:fldChar w:fldCharType="separate"/>
      </w:r>
      <w:r w:rsidR="000E57CD">
        <w:rPr>
          <w:noProof/>
        </w:rPr>
        <w:t>[28]</w:t>
      </w:r>
      <w:r w:rsidR="00C26504">
        <w:fldChar w:fldCharType="end"/>
      </w:r>
      <w:r>
        <w:t>.</w:t>
      </w:r>
    </w:p>
    <w:p w14:paraId="3B54082C" w14:textId="77777777" w:rsidR="00C26504" w:rsidRDefault="00C26504" w:rsidP="0070659A"/>
    <w:p w14:paraId="052FA815" w14:textId="4C76C1F1" w:rsidR="00966C53" w:rsidRDefault="004B7F67" w:rsidP="0070659A">
      <w:pPr>
        <w:pStyle w:val="Heading2"/>
        <w:rPr>
          <w:lang w:bidi="fa-IR"/>
        </w:rPr>
      </w:pPr>
      <w:bookmarkStart w:id="19" w:name="_Toc73970073"/>
      <w:r>
        <w:rPr>
          <w:lang w:bidi="fa-IR"/>
        </w:rPr>
        <w:t xml:space="preserve">Results and </w:t>
      </w:r>
      <w:commentRangeStart w:id="20"/>
      <w:commentRangeStart w:id="21"/>
      <w:r>
        <w:rPr>
          <w:lang w:bidi="fa-IR"/>
        </w:rPr>
        <w:t>discussion</w:t>
      </w:r>
      <w:commentRangeEnd w:id="20"/>
      <w:r w:rsidR="00DC2EC3">
        <w:rPr>
          <w:rStyle w:val="CommentReference"/>
          <w:rFonts w:asciiTheme="minorHAnsi" w:eastAsiaTheme="minorHAnsi" w:hAnsiTheme="minorHAnsi" w:cstheme="minorBidi"/>
          <w:color w:val="auto"/>
        </w:rPr>
        <w:commentReference w:id="20"/>
      </w:r>
      <w:bookmarkEnd w:id="19"/>
      <w:commentRangeEnd w:id="21"/>
      <w:r w:rsidR="006217F5">
        <w:rPr>
          <w:rStyle w:val="CommentReference"/>
          <w:rFonts w:asciiTheme="minorHAnsi" w:eastAsiaTheme="minorHAnsi" w:hAnsiTheme="minorHAnsi" w:cstheme="minorBidi"/>
          <w:color w:val="auto"/>
        </w:rPr>
        <w:commentReference w:id="21"/>
      </w:r>
    </w:p>
    <w:p w14:paraId="3858BEB8" w14:textId="6E3E56AE" w:rsidR="006B4EB3" w:rsidRDefault="006B4EB3" w:rsidP="0070659A">
      <w:pPr>
        <w:rPr>
          <w:lang w:bidi="fa-IR"/>
        </w:rPr>
      </w:pPr>
      <w:r>
        <w:rPr>
          <w:lang w:bidi="fa-IR"/>
        </w:rPr>
        <w:t>In this section</w:t>
      </w:r>
      <w:r w:rsidR="00D22E86">
        <w:rPr>
          <w:lang w:bidi="fa-IR"/>
        </w:rPr>
        <w:t>,</w:t>
      </w:r>
      <w:r>
        <w:rPr>
          <w:lang w:bidi="fa-IR"/>
        </w:rPr>
        <w:t xml:space="preserve"> the resul</w:t>
      </w:r>
      <w:r w:rsidR="00D22E86">
        <w:rPr>
          <w:lang w:bidi="fa-IR"/>
        </w:rPr>
        <w:t>ts</w:t>
      </w:r>
      <w:r>
        <w:rPr>
          <w:lang w:bidi="fa-IR"/>
        </w:rPr>
        <w:t xml:space="preserve"> of the experiments carried out on the three different gas-liquid contactors are presented and discussed. </w:t>
      </w:r>
    </w:p>
    <w:p w14:paraId="02FB1BBD" w14:textId="40091ADF" w:rsidR="006B4EB3" w:rsidRDefault="006B4EB3" w:rsidP="0070659A">
      <w:pPr>
        <w:pStyle w:val="Heading3"/>
        <w:rPr>
          <w:lang w:bidi="fa-IR"/>
        </w:rPr>
      </w:pPr>
      <w:bookmarkStart w:id="22" w:name="_Toc73970074"/>
      <w:r>
        <w:rPr>
          <w:lang w:bidi="fa-IR"/>
        </w:rPr>
        <w:t>RLS</w:t>
      </w:r>
      <w:bookmarkEnd w:id="22"/>
    </w:p>
    <w:p w14:paraId="07350178" w14:textId="5BDE5910" w:rsidR="004B7F67" w:rsidRDefault="004B7F67" w:rsidP="0070659A">
      <w:pPr>
        <w:rPr>
          <w:lang w:bidi="fa-IR"/>
        </w:rPr>
      </w:pPr>
      <w:r>
        <w:rPr>
          <w:lang w:bidi="fa-IR"/>
        </w:rPr>
        <w:t>The first air capture device to investigate is the innovative Rotating Liquid Sheet (RLS). The device uses a rotating sl</w:t>
      </w:r>
      <w:r w:rsidR="00D22E86">
        <w:rPr>
          <w:lang w:bidi="fa-IR"/>
        </w:rPr>
        <w:t>ot</w:t>
      </w:r>
      <w:r>
        <w:rPr>
          <w:lang w:bidi="fa-IR"/>
        </w:rPr>
        <w:t xml:space="preserve">ted tube to project sheets of liquid in a spiral form, and thus </w:t>
      </w:r>
      <w:r w:rsidR="00D22E86">
        <w:rPr>
          <w:lang w:bidi="fa-IR"/>
        </w:rPr>
        <w:t>RLS does not use any type of</w:t>
      </w:r>
      <w:r>
        <w:rPr>
          <w:lang w:bidi="fa-IR"/>
        </w:rPr>
        <w:t xml:space="preserve"> packing; the air gets into contact with very thin rotating sheets of the solvent and because the sheets are spiral</w:t>
      </w:r>
      <w:r w:rsidR="00D22E86">
        <w:rPr>
          <w:lang w:bidi="fa-IR"/>
        </w:rPr>
        <w:t xml:space="preserve"> and spinning</w:t>
      </w:r>
      <w:r>
        <w:rPr>
          <w:lang w:bidi="fa-IR"/>
        </w:rPr>
        <w:t>, they</w:t>
      </w:r>
      <w:r w:rsidR="00D22E86">
        <w:rPr>
          <w:lang w:bidi="fa-IR"/>
        </w:rPr>
        <w:t xml:space="preserve"> also</w:t>
      </w:r>
      <w:r>
        <w:rPr>
          <w:lang w:bidi="fa-IR"/>
        </w:rPr>
        <w:t xml:space="preserve"> result in a pumping effect</w:t>
      </w:r>
      <w:r w:rsidR="00D22E86">
        <w:rPr>
          <w:lang w:bidi="fa-IR"/>
        </w:rPr>
        <w:t xml:space="preserve"> which lowers the pressure drop across the whole system</w:t>
      </w:r>
      <w:r>
        <w:rPr>
          <w:lang w:bidi="fa-IR"/>
        </w:rPr>
        <w:t xml:space="preserve">. </w:t>
      </w:r>
    </w:p>
    <w:p w14:paraId="2114B14E" w14:textId="7C0BA20F" w:rsidR="004B7F67" w:rsidRDefault="004B7F67" w:rsidP="0070659A">
      <w:pPr>
        <w:rPr>
          <w:lang w:bidi="fa-IR"/>
        </w:rPr>
      </w:pPr>
      <w:r>
        <w:rPr>
          <w:lang w:bidi="fa-IR"/>
        </w:rPr>
        <w:t xml:space="preserve">The first plot shows a correlation graph of the variable and parameters recorded during </w:t>
      </w:r>
      <w:r w:rsidR="00D22E86">
        <w:rPr>
          <w:lang w:bidi="fa-IR"/>
        </w:rPr>
        <w:t xml:space="preserve">the </w:t>
      </w:r>
      <w:r>
        <w:rPr>
          <w:lang w:bidi="fa-IR"/>
        </w:rPr>
        <w:t xml:space="preserve">RLS operation. </w:t>
      </w:r>
      <w:r w:rsidR="0057754E">
        <w:rPr>
          <w:lang w:bidi="fa-IR"/>
        </w:rPr>
        <w:t>The plot is</w:t>
      </w:r>
      <w:r w:rsidR="0057754E" w:rsidRPr="0057754E">
        <w:rPr>
          <w:lang w:bidi="fa-IR"/>
        </w:rPr>
        <w:t xml:space="preserve"> a network of a correlation data frame in which variables that are more highly correlated appear closer together and are joined by </w:t>
      </w:r>
      <w:r w:rsidR="0057754E">
        <w:rPr>
          <w:lang w:bidi="fa-IR"/>
        </w:rPr>
        <w:t>thicker</w:t>
      </w:r>
      <w:r w:rsidR="0057754E" w:rsidRPr="0057754E">
        <w:rPr>
          <w:lang w:bidi="fa-IR"/>
        </w:rPr>
        <w:t xml:space="preserve"> paths. Paths are also coloured</w:t>
      </w:r>
      <w:r w:rsidR="0057754E">
        <w:rPr>
          <w:lang w:bidi="fa-IR"/>
        </w:rPr>
        <w:t>,</w:t>
      </w:r>
      <w:r w:rsidR="0057754E" w:rsidRPr="0057754E">
        <w:rPr>
          <w:lang w:bidi="fa-IR"/>
        </w:rPr>
        <w:t xml:space="preserve"> blue for </w:t>
      </w:r>
      <w:r w:rsidR="0057754E">
        <w:rPr>
          <w:lang w:bidi="fa-IR"/>
        </w:rPr>
        <w:t>negative</w:t>
      </w:r>
      <w:r w:rsidR="0057754E" w:rsidRPr="0057754E">
        <w:rPr>
          <w:lang w:bidi="fa-IR"/>
        </w:rPr>
        <w:t xml:space="preserve"> and red for </w:t>
      </w:r>
      <w:r w:rsidR="0057754E">
        <w:rPr>
          <w:lang w:bidi="fa-IR"/>
        </w:rPr>
        <w:t>positive</w:t>
      </w:r>
      <w:r w:rsidR="0057754E" w:rsidRPr="0057754E">
        <w:rPr>
          <w:lang w:bidi="fa-IR"/>
        </w:rPr>
        <w:t xml:space="preserve">. The proximity of the </w:t>
      </w:r>
      <w:r w:rsidR="0057754E">
        <w:rPr>
          <w:lang w:bidi="fa-IR"/>
        </w:rPr>
        <w:t xml:space="preserve">variable </w:t>
      </w:r>
      <w:r w:rsidR="0057754E" w:rsidRPr="0057754E">
        <w:rPr>
          <w:lang w:bidi="fa-IR"/>
        </w:rPr>
        <w:t>points is determined using multidimensional clustering</w:t>
      </w:r>
      <w:r w:rsidR="0057754E">
        <w:rPr>
          <w:lang w:bidi="fa-IR"/>
        </w:rPr>
        <w:t xml:space="preserve"> methods</w:t>
      </w:r>
      <w:r w:rsidR="0057754E" w:rsidRPr="0057754E">
        <w:rPr>
          <w:lang w:bidi="fa-IR"/>
        </w:rPr>
        <w:t>.</w:t>
      </w:r>
    </w:p>
    <w:p w14:paraId="31520888" w14:textId="2524E79F" w:rsidR="0057754E" w:rsidRDefault="0057754E" w:rsidP="0070659A">
      <w:pPr>
        <w:rPr>
          <w:lang w:bidi="fa-IR"/>
        </w:rPr>
      </w:pPr>
      <w:r>
        <w:rPr>
          <w:lang w:bidi="fa-IR"/>
        </w:rPr>
        <w:t xml:space="preserve">The plot uses </w:t>
      </w:r>
      <w:r w:rsidRPr="0057754E">
        <w:rPr>
          <w:lang w:bidi="fa-IR"/>
        </w:rPr>
        <w:t xml:space="preserve">the Pearson </w:t>
      </w:r>
      <w:r w:rsidR="00D22E86">
        <w:rPr>
          <w:lang w:bidi="fa-IR"/>
        </w:rPr>
        <w:t>P</w:t>
      </w:r>
      <w:r w:rsidRPr="0057754E">
        <w:rPr>
          <w:lang w:bidi="fa-IR"/>
        </w:rPr>
        <w:t>roduct-</w:t>
      </w:r>
      <w:r w:rsidR="00D22E86">
        <w:rPr>
          <w:lang w:bidi="fa-IR"/>
        </w:rPr>
        <w:t>M</w:t>
      </w:r>
      <w:r w:rsidRPr="0057754E">
        <w:rPr>
          <w:lang w:bidi="fa-IR"/>
        </w:rPr>
        <w:t xml:space="preserve">oment </w:t>
      </w:r>
      <w:r w:rsidR="00D22E86">
        <w:rPr>
          <w:lang w:bidi="fa-IR"/>
        </w:rPr>
        <w:t>C</w:t>
      </w:r>
      <w:r w:rsidRPr="0057754E">
        <w:rPr>
          <w:lang w:bidi="fa-IR"/>
        </w:rPr>
        <w:t xml:space="preserve">orrelation </w:t>
      </w:r>
      <w:r w:rsidR="00D22E86">
        <w:rPr>
          <w:lang w:bidi="fa-IR"/>
        </w:rPr>
        <w:t>C</w:t>
      </w:r>
      <w:r w:rsidRPr="0057754E">
        <w:rPr>
          <w:lang w:bidi="fa-IR"/>
        </w:rPr>
        <w:t>oefficient (PPMCC)</w:t>
      </w:r>
      <w:r>
        <w:rPr>
          <w:lang w:bidi="fa-IR"/>
        </w:rPr>
        <w:t xml:space="preserve"> to work out the correlations between variables. For the sake of simplicity, Figure 1 shows only correlations that are greater than 0.5.</w:t>
      </w:r>
    </w:p>
    <w:p w14:paraId="3465CEB0" w14:textId="45986EE6" w:rsidR="0057754E" w:rsidRDefault="0057754E" w:rsidP="0070659A">
      <w:pPr>
        <w:rPr>
          <w:lang w:bidi="fa-IR"/>
        </w:rPr>
      </w:pPr>
      <w:r>
        <w:rPr>
          <w:lang w:bidi="fa-IR"/>
        </w:rPr>
        <w:t>There are corre</w:t>
      </w:r>
      <w:r w:rsidR="00D22E86">
        <w:rPr>
          <w:lang w:bidi="fa-IR"/>
        </w:rPr>
        <w:t>la</w:t>
      </w:r>
      <w:r>
        <w:rPr>
          <w:lang w:bidi="fa-IR"/>
        </w:rPr>
        <w:t xml:space="preserve">tions in the figure that are obvious and won’t be </w:t>
      </w:r>
      <w:proofErr w:type="gramStart"/>
      <w:r>
        <w:rPr>
          <w:lang w:bidi="fa-IR"/>
        </w:rPr>
        <w:t>discussed;</w:t>
      </w:r>
      <w:proofErr w:type="gramEnd"/>
      <w:r>
        <w:rPr>
          <w:lang w:bidi="fa-IR"/>
        </w:rPr>
        <w:t xml:space="preserve"> as such </w:t>
      </w:r>
      <w:r w:rsidR="00D22E86">
        <w:rPr>
          <w:lang w:bidi="fa-IR"/>
        </w:rPr>
        <w:t>is</w:t>
      </w:r>
      <w:r>
        <w:rPr>
          <w:lang w:bidi="fa-IR"/>
        </w:rPr>
        <w:t xml:space="preserve"> the positive </w:t>
      </w:r>
      <w:r w:rsidR="00575FDB">
        <w:rPr>
          <w:lang w:bidi="fa-IR"/>
        </w:rPr>
        <w:t>correlation between the inlet air velocity and press</w:t>
      </w:r>
      <w:r w:rsidR="00D22E86">
        <w:rPr>
          <w:lang w:bidi="fa-IR"/>
        </w:rPr>
        <w:t>u</w:t>
      </w:r>
      <w:r w:rsidR="00575FDB">
        <w:rPr>
          <w:lang w:bidi="fa-IR"/>
        </w:rPr>
        <w:t>re dr</w:t>
      </w:r>
      <w:r w:rsidR="00D22E86">
        <w:rPr>
          <w:lang w:bidi="fa-IR"/>
        </w:rPr>
        <w:t>o</w:t>
      </w:r>
      <w:r w:rsidR="00575FDB">
        <w:rPr>
          <w:lang w:bidi="fa-IR"/>
        </w:rPr>
        <w:t>p across the conta</w:t>
      </w:r>
      <w:r w:rsidR="00D22E86">
        <w:rPr>
          <w:lang w:bidi="fa-IR"/>
        </w:rPr>
        <w:t>c</w:t>
      </w:r>
      <w:r w:rsidR="00575FDB">
        <w:rPr>
          <w:lang w:bidi="fa-IR"/>
        </w:rPr>
        <w:t xml:space="preserve">tor. </w:t>
      </w:r>
      <w:commentRangeStart w:id="23"/>
      <w:proofErr w:type="gramStart"/>
      <w:r w:rsidR="00575FDB">
        <w:rPr>
          <w:lang w:bidi="fa-IR"/>
        </w:rPr>
        <w:t>It can be seen that PM10</w:t>
      </w:r>
      <w:proofErr w:type="gramEnd"/>
      <w:r w:rsidR="00575FDB">
        <w:rPr>
          <w:lang w:bidi="fa-IR"/>
        </w:rPr>
        <w:t xml:space="preserve"> emissions have a negative correlation with that intake air velocity while solvent drift and air velocity have a positive correlation</w:t>
      </w:r>
      <w:commentRangeEnd w:id="23"/>
      <w:r w:rsidR="00DC2EC3">
        <w:rPr>
          <w:rStyle w:val="CommentReference"/>
        </w:rPr>
        <w:commentReference w:id="23"/>
      </w:r>
      <w:r w:rsidR="00575FDB">
        <w:rPr>
          <w:lang w:bidi="fa-IR"/>
        </w:rPr>
        <w:t>. The data points for RLS were not many and so some of the correlations that can be seen in the f</w:t>
      </w:r>
      <w:r w:rsidR="00D22E86">
        <w:rPr>
          <w:lang w:bidi="fa-IR"/>
        </w:rPr>
        <w:t>i</w:t>
      </w:r>
      <w:r w:rsidR="00575FDB">
        <w:rPr>
          <w:lang w:bidi="fa-IR"/>
        </w:rPr>
        <w:t xml:space="preserve">gure may represent a real relationship. </w:t>
      </w:r>
    </w:p>
    <w:p w14:paraId="571978A8" w14:textId="77777777" w:rsidR="004B7F67" w:rsidRDefault="004B7F67" w:rsidP="004B7F67">
      <w:pPr>
        <w:keepNext/>
      </w:pPr>
      <w:r>
        <w:rPr>
          <w:noProof/>
          <w:lang w:bidi="fa-IR"/>
        </w:rPr>
        <w:lastRenderedPageBreak/>
        <w:drawing>
          <wp:inline distT="0" distB="0" distL="0" distR="0" wp14:anchorId="5A90F15B" wp14:editId="78956F19">
            <wp:extent cx="5731510" cy="4785360"/>
            <wp:effectExtent l="0" t="0" r="254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31510" cy="4785360"/>
                    </a:xfrm>
                    <a:prstGeom prst="rect">
                      <a:avLst/>
                    </a:prstGeom>
                  </pic:spPr>
                </pic:pic>
              </a:graphicData>
            </a:graphic>
          </wp:inline>
        </w:drawing>
      </w:r>
    </w:p>
    <w:p w14:paraId="0736B1AE" w14:textId="1328B2DD" w:rsidR="004B7F67" w:rsidRDefault="004B7F67" w:rsidP="004B7F67">
      <w:pPr>
        <w:pStyle w:val="Caption"/>
      </w:pPr>
      <w:r>
        <w:t xml:space="preserve">Figure </w:t>
      </w:r>
      <w:r w:rsidR="004560A2">
        <w:fldChar w:fldCharType="begin"/>
      </w:r>
      <w:r w:rsidR="004560A2">
        <w:instrText xml:space="preserve"> SEQ Figure \* ARABIC </w:instrText>
      </w:r>
      <w:r w:rsidR="004560A2">
        <w:fldChar w:fldCharType="separate"/>
      </w:r>
      <w:r w:rsidR="00BB422D">
        <w:rPr>
          <w:noProof/>
        </w:rPr>
        <w:t>1</w:t>
      </w:r>
      <w:r w:rsidR="004560A2">
        <w:rPr>
          <w:noProof/>
        </w:rPr>
        <w:fldChar w:fldCharType="end"/>
      </w:r>
      <w:r>
        <w:t xml:space="preserve">. Correlation network diagram for </w:t>
      </w:r>
      <w:commentRangeStart w:id="24"/>
      <w:r>
        <w:t>RLS</w:t>
      </w:r>
      <w:commentRangeEnd w:id="24"/>
      <w:r w:rsidR="00DC2EC3">
        <w:rPr>
          <w:rStyle w:val="CommentReference"/>
          <w:i w:val="0"/>
          <w:iCs w:val="0"/>
          <w:color w:val="auto"/>
        </w:rPr>
        <w:commentReference w:id="24"/>
      </w:r>
    </w:p>
    <w:p w14:paraId="656B857A" w14:textId="185676E4" w:rsidR="000A7B63" w:rsidRDefault="00575FDB" w:rsidP="0070659A">
      <w:pPr>
        <w:rPr>
          <w:lang w:bidi="fa-IR"/>
        </w:rPr>
      </w:pPr>
      <w:commentRangeStart w:id="25"/>
      <w:r>
        <w:rPr>
          <w:lang w:bidi="fa-IR"/>
        </w:rPr>
        <w:t>Having studied the correlation diagram, some of the correlations need a more profound investigation.</w:t>
      </w:r>
      <w:commentRangeEnd w:id="25"/>
      <w:r w:rsidR="0071049D">
        <w:rPr>
          <w:rStyle w:val="CommentReference"/>
        </w:rPr>
        <w:commentReference w:id="25"/>
      </w:r>
    </w:p>
    <w:p w14:paraId="481BDA46" w14:textId="77777777" w:rsidR="000A7B63" w:rsidRDefault="000A7B63">
      <w:pPr>
        <w:rPr>
          <w:lang w:bidi="fa-IR"/>
        </w:rPr>
      </w:pPr>
      <w:r>
        <w:rPr>
          <w:lang w:bidi="fa-IR"/>
        </w:rPr>
        <w:br w:type="page"/>
      </w:r>
    </w:p>
    <w:p w14:paraId="4F5B21FE" w14:textId="6A250CFF" w:rsidR="00575FDB" w:rsidRDefault="00575FDB" w:rsidP="0070659A">
      <w:pPr>
        <w:rPr>
          <w:lang w:bidi="fa-IR"/>
        </w:rPr>
      </w:pPr>
      <w:r>
        <w:rPr>
          <w:lang w:bidi="fa-IR"/>
        </w:rPr>
        <w:lastRenderedPageBreak/>
        <w:t>Figure 2 shows the effect of intake air velocity on the solvent drift. The vertical axis shows the percentage</w:t>
      </w:r>
      <w:r w:rsidR="001310EE">
        <w:rPr>
          <w:lang w:bidi="fa-IR"/>
        </w:rPr>
        <w:t xml:space="preserve"> mass</w:t>
      </w:r>
      <w:r>
        <w:rPr>
          <w:lang w:bidi="fa-IR"/>
        </w:rPr>
        <w:t xml:space="preserve"> of solvent that escapes the contactor </w:t>
      </w:r>
      <w:r w:rsidR="001310EE">
        <w:rPr>
          <w:lang w:bidi="fa-IR"/>
        </w:rPr>
        <w:t>per unit mass of solvent in the contactor.</w:t>
      </w:r>
      <w:r>
        <w:rPr>
          <w:lang w:bidi="fa-IR"/>
        </w:rPr>
        <w:t xml:space="preserve"> The grey a</w:t>
      </w:r>
      <w:r w:rsidR="00D22E86">
        <w:rPr>
          <w:lang w:bidi="fa-IR"/>
        </w:rPr>
        <w:t>re</w:t>
      </w:r>
      <w:r>
        <w:rPr>
          <w:lang w:bidi="fa-IR"/>
        </w:rPr>
        <w:t xml:space="preserve">a shows the </w:t>
      </w:r>
      <w:r w:rsidR="001310EE">
        <w:rPr>
          <w:lang w:bidi="fa-IR"/>
        </w:rPr>
        <w:t xml:space="preserve">95% confidence interval. The graph shows that the velocity of air has a slight </w:t>
      </w:r>
      <w:del w:id="26" w:author="Kiani, Ali (Energy, Newcastle)" w:date="2021-04-06T08:44:00Z">
        <w:r w:rsidR="001310EE" w:rsidDel="009305B6">
          <w:rPr>
            <w:lang w:bidi="fa-IR"/>
          </w:rPr>
          <w:delText xml:space="preserve">positive </w:delText>
        </w:r>
      </w:del>
      <w:r w:rsidR="001310EE">
        <w:rPr>
          <w:lang w:bidi="fa-IR"/>
        </w:rPr>
        <w:t xml:space="preserve">effect on the drift; however, the limited number of experiments carried out on RLS makes it difficult to decide whether or not the effect is statistically significant. The RLS was equipped with a cyclone scrubber to remove large droplets in the outlet, </w:t>
      </w:r>
      <w:r w:rsidR="00D22E86">
        <w:rPr>
          <w:lang w:bidi="fa-IR"/>
        </w:rPr>
        <w:t>which</w:t>
      </w:r>
      <w:r w:rsidR="001310EE">
        <w:rPr>
          <w:lang w:bidi="fa-IR"/>
        </w:rPr>
        <w:t xml:space="preserve"> may be the key reason why the drift does not change considerably with increasing intake air velocity.</w:t>
      </w:r>
    </w:p>
    <w:p w14:paraId="5EC9565F" w14:textId="19B452E1" w:rsidR="00575FDB" w:rsidRDefault="006E3856" w:rsidP="00575FDB">
      <w:pPr>
        <w:keepNext/>
      </w:pPr>
      <w:r>
        <w:rPr>
          <w:noProof/>
        </w:rPr>
        <w:drawing>
          <wp:inline distT="0" distB="0" distL="0" distR="0" wp14:anchorId="35DC4A0C" wp14:editId="4F8EC22E">
            <wp:extent cx="5731510" cy="394843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948430"/>
                    </a:xfrm>
                    <a:prstGeom prst="rect">
                      <a:avLst/>
                    </a:prstGeom>
                  </pic:spPr>
                </pic:pic>
              </a:graphicData>
            </a:graphic>
          </wp:inline>
        </w:drawing>
      </w:r>
    </w:p>
    <w:p w14:paraId="4E1F3589" w14:textId="05351EDB" w:rsidR="00575FDB" w:rsidRDefault="00575FDB" w:rsidP="00575FDB">
      <w:pPr>
        <w:pStyle w:val="Caption"/>
        <w:rPr>
          <w:lang w:bidi="fa-IR"/>
        </w:rPr>
      </w:pPr>
      <w:commentRangeStart w:id="27"/>
      <w:r>
        <w:t xml:space="preserve">Figure </w:t>
      </w:r>
      <w:r w:rsidR="004560A2">
        <w:fldChar w:fldCharType="begin"/>
      </w:r>
      <w:r w:rsidR="004560A2">
        <w:instrText xml:space="preserve"> SEQ Figure \* ARABIC </w:instrText>
      </w:r>
      <w:r w:rsidR="004560A2">
        <w:fldChar w:fldCharType="separate"/>
      </w:r>
      <w:r w:rsidR="00BB422D">
        <w:rPr>
          <w:noProof/>
        </w:rPr>
        <w:t>2</w:t>
      </w:r>
      <w:r w:rsidR="004560A2">
        <w:rPr>
          <w:noProof/>
        </w:rPr>
        <w:fldChar w:fldCharType="end"/>
      </w:r>
      <w:r>
        <w:t xml:space="preserve">Effect of intake air velocity on </w:t>
      </w:r>
      <w:r w:rsidR="00D22E86">
        <w:t xml:space="preserve">the </w:t>
      </w:r>
      <w:r>
        <w:t>solvent drift in RLS</w:t>
      </w:r>
      <w:commentRangeEnd w:id="27"/>
      <w:r w:rsidR="009305B6">
        <w:rPr>
          <w:rStyle w:val="CommentReference"/>
          <w:i w:val="0"/>
          <w:iCs w:val="0"/>
          <w:color w:val="auto"/>
        </w:rPr>
        <w:commentReference w:id="27"/>
      </w:r>
    </w:p>
    <w:p w14:paraId="3FD87062" w14:textId="77777777" w:rsidR="000A7B63" w:rsidRDefault="000A7B63">
      <w:pPr>
        <w:rPr>
          <w:lang w:bidi="fa-IR"/>
        </w:rPr>
      </w:pPr>
      <w:r>
        <w:rPr>
          <w:lang w:bidi="fa-IR"/>
        </w:rPr>
        <w:br w:type="page"/>
      </w:r>
    </w:p>
    <w:p w14:paraId="5EB7AAAA" w14:textId="6F919A46" w:rsidR="004B7F67" w:rsidRDefault="001310EE" w:rsidP="006B4EB3">
      <w:pPr>
        <w:rPr>
          <w:lang w:bidi="fa-IR"/>
        </w:rPr>
      </w:pPr>
      <w:r>
        <w:rPr>
          <w:lang w:bidi="fa-IR"/>
        </w:rPr>
        <w:lastRenderedPageBreak/>
        <w:t>Figure 3 shows PM10 emissions in the outlet of RLS. As air velocity increases more volume of air passes through the device and also</w:t>
      </w:r>
      <w:r w:rsidR="006B4EB3">
        <w:rPr>
          <w:lang w:bidi="fa-IR"/>
        </w:rPr>
        <w:t xml:space="preserve"> noting</w:t>
      </w:r>
      <w:r>
        <w:rPr>
          <w:lang w:bidi="fa-IR"/>
        </w:rPr>
        <w:t xml:space="preserve"> the </w:t>
      </w:r>
      <w:r w:rsidR="006B4EB3" w:rsidRPr="006B4EB3">
        <w:rPr>
          <w:lang w:bidi="fa-IR"/>
        </w:rPr>
        <w:t xml:space="preserve">centripetal force is </w:t>
      </w:r>
      <w:commentRangeStart w:id="28"/>
      <w:r w:rsidR="006B4EB3" w:rsidRPr="006B4EB3">
        <w:rPr>
          <w:lang w:bidi="fa-IR"/>
        </w:rPr>
        <w:t xml:space="preserve">proportional </w:t>
      </w:r>
      <w:commentRangeEnd w:id="28"/>
      <w:r w:rsidR="0071049D">
        <w:rPr>
          <w:rStyle w:val="CommentReference"/>
        </w:rPr>
        <w:commentReference w:id="28"/>
      </w:r>
      <w:r w:rsidR="006B4EB3" w:rsidRPr="006B4EB3">
        <w:rPr>
          <w:lang w:bidi="fa-IR"/>
        </w:rPr>
        <w:t>to the square of the velocity, implying that a doubling of speed will require four times the centripetal force to keep the motion in a circle</w:t>
      </w:r>
      <w:r w:rsidR="006B4EB3">
        <w:rPr>
          <w:lang w:bidi="fa-IR"/>
        </w:rPr>
        <w:t xml:space="preserve">. </w:t>
      </w:r>
      <w:proofErr w:type="gramStart"/>
      <w:r w:rsidR="006B4EB3">
        <w:rPr>
          <w:lang w:bidi="fa-IR"/>
        </w:rPr>
        <w:t>So</w:t>
      </w:r>
      <w:proofErr w:type="gramEnd"/>
      <w:r w:rsidR="006B4EB3">
        <w:rPr>
          <w:lang w:bidi="fa-IR"/>
        </w:rPr>
        <w:t xml:space="preserve"> when the </w:t>
      </w:r>
      <w:r>
        <w:rPr>
          <w:lang w:bidi="fa-IR"/>
        </w:rPr>
        <w:t xml:space="preserve">velocity of air going </w:t>
      </w:r>
      <w:r w:rsidR="006B4EB3">
        <w:rPr>
          <w:lang w:bidi="fa-IR"/>
        </w:rPr>
        <w:t>through</w:t>
      </w:r>
      <w:r>
        <w:rPr>
          <w:lang w:bidi="fa-IR"/>
        </w:rPr>
        <w:t xml:space="preserve"> t</w:t>
      </w:r>
      <w:r w:rsidR="006B4EB3">
        <w:rPr>
          <w:lang w:bidi="fa-IR"/>
        </w:rPr>
        <w:t>h</w:t>
      </w:r>
      <w:r>
        <w:rPr>
          <w:lang w:bidi="fa-IR"/>
        </w:rPr>
        <w:t>e cyclon</w:t>
      </w:r>
      <w:r w:rsidR="006B4EB3">
        <w:rPr>
          <w:lang w:bidi="fa-IR"/>
        </w:rPr>
        <w:t>e</w:t>
      </w:r>
      <w:r>
        <w:rPr>
          <w:lang w:bidi="fa-IR"/>
        </w:rPr>
        <w:t xml:space="preserve"> increases the</w:t>
      </w:r>
      <w:r w:rsidR="006B4EB3">
        <w:rPr>
          <w:lang w:bidi="fa-IR"/>
        </w:rPr>
        <w:t xml:space="preserve"> larger and heavier particles are removed more </w:t>
      </w:r>
      <w:commentRangeStart w:id="29"/>
      <w:r w:rsidR="006B4EB3">
        <w:rPr>
          <w:lang w:bidi="fa-IR"/>
        </w:rPr>
        <w:t xml:space="preserve">effetely </w:t>
      </w:r>
      <w:commentRangeEnd w:id="29"/>
      <w:r w:rsidR="009305B6">
        <w:rPr>
          <w:rStyle w:val="CommentReference"/>
        </w:rPr>
        <w:commentReference w:id="29"/>
      </w:r>
      <w:r w:rsidR="006B4EB3">
        <w:rPr>
          <w:lang w:bidi="fa-IR"/>
        </w:rPr>
        <w:t xml:space="preserve">in the </w:t>
      </w:r>
      <w:commentRangeStart w:id="30"/>
      <w:r w:rsidR="006B4EB3">
        <w:rPr>
          <w:lang w:bidi="fa-IR"/>
        </w:rPr>
        <w:t>cyclone</w:t>
      </w:r>
      <w:commentRangeEnd w:id="30"/>
      <w:r w:rsidR="00EF6E33">
        <w:rPr>
          <w:rStyle w:val="CommentReference"/>
        </w:rPr>
        <w:commentReference w:id="30"/>
      </w:r>
      <w:r w:rsidR="006B4EB3">
        <w:rPr>
          <w:lang w:bidi="fa-IR"/>
        </w:rPr>
        <w:t xml:space="preserve">. </w:t>
      </w:r>
    </w:p>
    <w:p w14:paraId="1F2526DD" w14:textId="0E90681D" w:rsidR="007F1071" w:rsidRDefault="0028271E" w:rsidP="007F1071">
      <w:pPr>
        <w:keepNext/>
      </w:pPr>
      <w:r>
        <w:rPr>
          <w:noProof/>
        </w:rPr>
        <w:drawing>
          <wp:inline distT="0" distB="0" distL="0" distR="0" wp14:anchorId="54F6CFAA" wp14:editId="1693CEC0">
            <wp:extent cx="5731510" cy="3957320"/>
            <wp:effectExtent l="0" t="0" r="254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957320"/>
                    </a:xfrm>
                    <a:prstGeom prst="rect">
                      <a:avLst/>
                    </a:prstGeom>
                  </pic:spPr>
                </pic:pic>
              </a:graphicData>
            </a:graphic>
          </wp:inline>
        </w:drawing>
      </w:r>
    </w:p>
    <w:p w14:paraId="0A9FBA9B" w14:textId="0381952D" w:rsidR="001310EE" w:rsidRDefault="007F1071" w:rsidP="007F1071">
      <w:pPr>
        <w:pStyle w:val="Caption"/>
        <w:rPr>
          <w:lang w:bidi="fa-IR"/>
        </w:rPr>
      </w:pPr>
      <w:r>
        <w:t xml:space="preserve">Figure </w:t>
      </w:r>
      <w:r w:rsidR="004560A2">
        <w:fldChar w:fldCharType="begin"/>
      </w:r>
      <w:r w:rsidR="004560A2">
        <w:instrText xml:space="preserve"> SEQ Figure \* ARABIC </w:instrText>
      </w:r>
      <w:r w:rsidR="004560A2">
        <w:fldChar w:fldCharType="separate"/>
      </w:r>
      <w:r w:rsidR="00BB422D">
        <w:rPr>
          <w:noProof/>
        </w:rPr>
        <w:t>3</w:t>
      </w:r>
      <w:r w:rsidR="004560A2">
        <w:rPr>
          <w:noProof/>
        </w:rPr>
        <w:fldChar w:fldCharType="end"/>
      </w:r>
      <w:r>
        <w:t xml:space="preserve"> effect of intake air velocity on </w:t>
      </w:r>
      <w:commentRangeStart w:id="31"/>
      <w:r>
        <w:t xml:space="preserve">PM10 </w:t>
      </w:r>
      <w:commentRangeEnd w:id="31"/>
      <w:r w:rsidR="009305B6">
        <w:rPr>
          <w:rStyle w:val="CommentReference"/>
          <w:i w:val="0"/>
          <w:iCs w:val="0"/>
          <w:color w:val="auto"/>
        </w:rPr>
        <w:commentReference w:id="31"/>
      </w:r>
      <w:r>
        <w:t>emissions</w:t>
      </w:r>
    </w:p>
    <w:p w14:paraId="0FF2F06F" w14:textId="2C2D62AF" w:rsidR="004B7F67" w:rsidRDefault="006B4EB3">
      <w:pPr>
        <w:rPr>
          <w:lang w:bidi="fa-IR"/>
        </w:rPr>
      </w:pPr>
      <w:commentRangeStart w:id="32"/>
      <w:r>
        <w:rPr>
          <w:lang w:bidi="fa-IR"/>
        </w:rPr>
        <w:t xml:space="preserve">Other correlations that can be observed in figure 1 are not worth a deeper study as they are either not </w:t>
      </w:r>
      <w:r w:rsidR="007F1071">
        <w:rPr>
          <w:lang w:bidi="fa-IR"/>
        </w:rPr>
        <w:t>within</w:t>
      </w:r>
      <w:r>
        <w:rPr>
          <w:lang w:bidi="fa-IR"/>
        </w:rPr>
        <w:t xml:space="preserve"> the scope of this study or they are not statistically </w:t>
      </w:r>
      <w:proofErr w:type="gramStart"/>
      <w:r w:rsidR="007F1071">
        <w:rPr>
          <w:lang w:bidi="fa-IR"/>
        </w:rPr>
        <w:t>important</w:t>
      </w:r>
      <w:proofErr w:type="gramEnd"/>
      <w:r>
        <w:rPr>
          <w:lang w:bidi="fa-IR"/>
        </w:rPr>
        <w:t xml:space="preserve"> or they are not meaningful.</w:t>
      </w:r>
      <w:commentRangeEnd w:id="32"/>
      <w:r w:rsidR="0071049D">
        <w:rPr>
          <w:rStyle w:val="CommentReference"/>
        </w:rPr>
        <w:commentReference w:id="32"/>
      </w:r>
    </w:p>
    <w:p w14:paraId="03CFCFDA" w14:textId="566585AE" w:rsidR="000A7B63" w:rsidRDefault="000A7B63">
      <w:pPr>
        <w:rPr>
          <w:lang w:bidi="fa-IR"/>
        </w:rPr>
      </w:pPr>
      <w:r>
        <w:rPr>
          <w:lang w:bidi="fa-IR"/>
        </w:rPr>
        <w:br w:type="page"/>
      </w:r>
    </w:p>
    <w:p w14:paraId="137D641F" w14:textId="0EED60DC" w:rsidR="006B4EB3" w:rsidRDefault="006B4EB3" w:rsidP="0070659A">
      <w:pPr>
        <w:pStyle w:val="Heading3"/>
        <w:rPr>
          <w:lang w:bidi="fa-IR"/>
        </w:rPr>
      </w:pPr>
      <w:bookmarkStart w:id="33" w:name="_Toc73970075"/>
      <w:r>
        <w:rPr>
          <w:lang w:bidi="fa-IR"/>
        </w:rPr>
        <w:lastRenderedPageBreak/>
        <w:t>Cooling tower</w:t>
      </w:r>
      <w:bookmarkEnd w:id="33"/>
    </w:p>
    <w:p w14:paraId="43A98D6C" w14:textId="6C35110E" w:rsidR="006B4EB3" w:rsidRDefault="007F1071" w:rsidP="0070659A">
      <w:pPr>
        <w:rPr>
          <w:lang w:bidi="fa-IR"/>
        </w:rPr>
      </w:pPr>
      <w:r>
        <w:rPr>
          <w:lang w:bidi="fa-IR"/>
        </w:rPr>
        <w:t>As mentioned before, a</w:t>
      </w:r>
      <w:r w:rsidR="006B4EB3">
        <w:rPr>
          <w:lang w:bidi="fa-IR"/>
        </w:rPr>
        <w:t xml:space="preserve"> cooling tower is modified to be able to use as a gas-liquid </w:t>
      </w:r>
      <w:commentRangeStart w:id="34"/>
      <w:r w:rsidR="006B4EB3">
        <w:rPr>
          <w:lang w:bidi="fa-IR"/>
        </w:rPr>
        <w:t>contactor</w:t>
      </w:r>
      <w:commentRangeEnd w:id="34"/>
      <w:r w:rsidR="00EF6E33">
        <w:rPr>
          <w:rStyle w:val="CommentReference"/>
        </w:rPr>
        <w:commentReference w:id="34"/>
      </w:r>
      <w:r w:rsidR="006B4EB3">
        <w:rPr>
          <w:lang w:bidi="fa-IR"/>
        </w:rPr>
        <w:t>. A</w:t>
      </w:r>
      <w:ins w:id="35" w:author="Kiani, Ali (Energy, Newcastle)" w:date="2021-04-06T08:52:00Z">
        <w:r w:rsidR="0071049D">
          <w:rPr>
            <w:lang w:bidi="fa-IR"/>
          </w:rPr>
          <w:t>n equimolar</w:t>
        </w:r>
      </w:ins>
      <w:r w:rsidR="006B4EB3">
        <w:rPr>
          <w:lang w:bidi="fa-IR"/>
        </w:rPr>
        <w:t xml:space="preserve"> mixture of </w:t>
      </w:r>
      <w:proofErr w:type="spellStart"/>
      <w:r w:rsidR="006B4EB3">
        <w:rPr>
          <w:lang w:bidi="fa-IR"/>
        </w:rPr>
        <w:t>taurate</w:t>
      </w:r>
      <w:proofErr w:type="spellEnd"/>
      <w:r w:rsidR="006B4EB3">
        <w:rPr>
          <w:lang w:bidi="fa-IR"/>
        </w:rPr>
        <w:t xml:space="preserve"> and </w:t>
      </w:r>
      <w:commentRangeStart w:id="36"/>
      <w:r w:rsidR="006B4EB3">
        <w:rPr>
          <w:lang w:bidi="fa-IR"/>
        </w:rPr>
        <w:t>caustic</w:t>
      </w:r>
      <w:commentRangeEnd w:id="36"/>
      <w:r w:rsidR="00EF6E33">
        <w:rPr>
          <w:rStyle w:val="CommentReference"/>
        </w:rPr>
        <w:commentReference w:id="36"/>
      </w:r>
      <w:r w:rsidR="006B4EB3">
        <w:rPr>
          <w:lang w:bidi="fa-IR"/>
        </w:rPr>
        <w:t xml:space="preserve"> is used in the cooling</w:t>
      </w:r>
      <w:ins w:id="37" w:author="Kiani, Ali (Energy, Newcastle)" w:date="2021-04-06T08:53:00Z">
        <w:r w:rsidR="0071049D">
          <w:rPr>
            <w:lang w:bidi="fa-IR"/>
          </w:rPr>
          <w:t xml:space="preserve"> tower for capture of CO2 from air</w:t>
        </w:r>
      </w:ins>
      <w:del w:id="38" w:author="Kiani, Ali (Energy, Newcastle)" w:date="2021-04-06T08:53:00Z">
        <w:r w:rsidR="006B4EB3" w:rsidDel="0071049D">
          <w:rPr>
            <w:lang w:bidi="fa-IR"/>
          </w:rPr>
          <w:delText xml:space="preserve"> instead of water</w:delText>
        </w:r>
      </w:del>
      <w:r w:rsidR="006B4EB3">
        <w:rPr>
          <w:lang w:bidi="fa-IR"/>
        </w:rPr>
        <w:t>.</w:t>
      </w:r>
    </w:p>
    <w:p w14:paraId="74918791" w14:textId="1136F030" w:rsidR="007F1071" w:rsidRDefault="007F1071" w:rsidP="0070659A">
      <w:pPr>
        <w:rPr>
          <w:lang w:bidi="fa-IR"/>
        </w:rPr>
      </w:pPr>
      <w:r>
        <w:rPr>
          <w:lang w:bidi="fa-IR"/>
        </w:rPr>
        <w:t xml:space="preserve">Figure 4 illustrated the more significant correlations between recorded variables and parameters. </w:t>
      </w:r>
      <w:r w:rsidR="005B22F8">
        <w:rPr>
          <w:lang w:bidi="fa-IR"/>
        </w:rPr>
        <w:t xml:space="preserve">The drift has a positive correlation with </w:t>
      </w:r>
      <w:proofErr w:type="gramStart"/>
      <w:r w:rsidR="005B22F8">
        <w:rPr>
          <w:lang w:bidi="fa-IR"/>
        </w:rPr>
        <w:t>PM10</w:t>
      </w:r>
      <w:proofErr w:type="gramEnd"/>
      <w:r w:rsidR="005B22F8">
        <w:rPr>
          <w:lang w:bidi="fa-IR"/>
        </w:rPr>
        <w:t xml:space="preserve"> and also particulate matter emissions ha</w:t>
      </w:r>
      <w:r w:rsidR="00D22E86">
        <w:rPr>
          <w:lang w:bidi="fa-IR"/>
        </w:rPr>
        <w:t>ve</w:t>
      </w:r>
      <w:r w:rsidR="005B22F8">
        <w:rPr>
          <w:lang w:bidi="fa-IR"/>
        </w:rPr>
        <w:t xml:space="preserve"> a direct correlation with the median diameter of the particles. </w:t>
      </w:r>
    </w:p>
    <w:p w14:paraId="041195D5" w14:textId="325E0D74" w:rsidR="007F1071" w:rsidRDefault="00C924A9" w:rsidP="007F1071">
      <w:pPr>
        <w:keepNext/>
      </w:pPr>
      <w:commentRangeStart w:id="39"/>
      <w:r>
        <w:rPr>
          <w:noProof/>
        </w:rPr>
        <w:drawing>
          <wp:inline distT="0" distB="0" distL="0" distR="0" wp14:anchorId="5D36DB34" wp14:editId="487B5D86">
            <wp:extent cx="5731510" cy="4269740"/>
            <wp:effectExtent l="0" t="0" r="2540" b="0"/>
            <wp:docPr id="6" name="Picture 6"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Map&#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4269740"/>
                    </a:xfrm>
                    <a:prstGeom prst="rect">
                      <a:avLst/>
                    </a:prstGeom>
                  </pic:spPr>
                </pic:pic>
              </a:graphicData>
            </a:graphic>
          </wp:inline>
        </w:drawing>
      </w:r>
      <w:commentRangeEnd w:id="39"/>
      <w:r w:rsidR="00650531">
        <w:rPr>
          <w:rStyle w:val="CommentReference"/>
        </w:rPr>
        <w:commentReference w:id="39"/>
      </w:r>
    </w:p>
    <w:p w14:paraId="68483039" w14:textId="7027F9F1" w:rsidR="007F1071" w:rsidRDefault="007F1071" w:rsidP="007F1071">
      <w:pPr>
        <w:pStyle w:val="Caption"/>
        <w:rPr>
          <w:lang w:bidi="fa-IR"/>
        </w:rPr>
      </w:pPr>
      <w:r>
        <w:t xml:space="preserve">Figure </w:t>
      </w:r>
      <w:r w:rsidR="004560A2">
        <w:fldChar w:fldCharType="begin"/>
      </w:r>
      <w:r w:rsidR="004560A2">
        <w:instrText xml:space="preserve"> SEQ Figure \* ARABIC </w:instrText>
      </w:r>
      <w:r w:rsidR="004560A2">
        <w:fldChar w:fldCharType="separate"/>
      </w:r>
      <w:r w:rsidR="00BB422D">
        <w:rPr>
          <w:noProof/>
        </w:rPr>
        <w:t>4</w:t>
      </w:r>
      <w:r w:rsidR="004560A2">
        <w:rPr>
          <w:noProof/>
        </w:rPr>
        <w:fldChar w:fldCharType="end"/>
      </w:r>
      <w:r>
        <w:t xml:space="preserve"> Significant correlations between </w:t>
      </w:r>
      <w:commentRangeStart w:id="40"/>
      <w:r>
        <w:t>variables</w:t>
      </w:r>
      <w:commentRangeEnd w:id="40"/>
      <w:r w:rsidR="0071049D">
        <w:rPr>
          <w:rStyle w:val="CommentReference"/>
          <w:i w:val="0"/>
          <w:iCs w:val="0"/>
          <w:color w:val="auto"/>
        </w:rPr>
        <w:commentReference w:id="40"/>
      </w:r>
    </w:p>
    <w:p w14:paraId="0D84F450" w14:textId="35B7BBA0" w:rsidR="000A7B63" w:rsidRDefault="00C924A9" w:rsidP="0070659A">
      <w:pPr>
        <w:rPr>
          <w:lang w:bidi="fa-IR"/>
        </w:rPr>
      </w:pPr>
      <w:r>
        <w:rPr>
          <w:lang w:bidi="fa-IR"/>
        </w:rPr>
        <w:t xml:space="preserve">It can be seen in the figure that the type of packing and distributor affect the particle count, so they may </w:t>
      </w:r>
      <w:del w:id="41" w:author="Kiani, Ali (Energy, Newcastle)" w:date="2021-04-06T08:57:00Z">
        <w:r w:rsidDel="0071049D">
          <w:rPr>
            <w:lang w:bidi="fa-IR"/>
          </w:rPr>
          <w:delText xml:space="preserve">as well </w:delText>
        </w:r>
      </w:del>
      <w:r w:rsidR="00D22E86">
        <w:rPr>
          <w:lang w:bidi="fa-IR"/>
        </w:rPr>
        <w:t>affect</w:t>
      </w:r>
      <w:r>
        <w:rPr>
          <w:lang w:bidi="fa-IR"/>
        </w:rPr>
        <w:t xml:space="preserve"> the PM10 emission.</w:t>
      </w:r>
    </w:p>
    <w:p w14:paraId="5F5C5048" w14:textId="77777777" w:rsidR="000A7B63" w:rsidRDefault="000A7B63">
      <w:pPr>
        <w:rPr>
          <w:lang w:bidi="fa-IR"/>
        </w:rPr>
      </w:pPr>
      <w:r>
        <w:rPr>
          <w:lang w:bidi="fa-IR"/>
        </w:rPr>
        <w:br w:type="page"/>
      </w:r>
    </w:p>
    <w:p w14:paraId="770723D3" w14:textId="43087B0D" w:rsidR="00C924A9" w:rsidRDefault="005B22F8">
      <w:pPr>
        <w:rPr>
          <w:lang w:bidi="fa-IR"/>
        </w:rPr>
      </w:pPr>
      <w:r>
        <w:rPr>
          <w:lang w:bidi="fa-IR"/>
        </w:rPr>
        <w:lastRenderedPageBreak/>
        <w:t xml:space="preserve">Figure 5 shows </w:t>
      </w:r>
      <w:r w:rsidR="00C924A9">
        <w:rPr>
          <w:lang w:bidi="fa-IR"/>
        </w:rPr>
        <w:t>the effect of distributor type, x</w:t>
      </w:r>
      <w:r w:rsidR="00D22E86">
        <w:rPr>
          <w:lang w:bidi="fa-IR"/>
        </w:rPr>
        <w:t>-</w:t>
      </w:r>
      <w:r w:rsidR="00C924A9">
        <w:rPr>
          <w:lang w:bidi="fa-IR"/>
        </w:rPr>
        <w:t xml:space="preserve">axis, on the PM10 emissions of the cooling tower, on </w:t>
      </w:r>
      <w:r w:rsidR="00D22E86">
        <w:rPr>
          <w:lang w:bidi="fa-IR"/>
        </w:rPr>
        <w:t xml:space="preserve">the </w:t>
      </w:r>
      <w:r w:rsidR="00C924A9">
        <w:rPr>
          <w:lang w:bidi="fa-IR"/>
        </w:rPr>
        <w:t>y</w:t>
      </w:r>
      <w:r w:rsidR="00D22E86">
        <w:rPr>
          <w:lang w:bidi="fa-IR"/>
        </w:rPr>
        <w:t>-</w:t>
      </w:r>
      <w:r w:rsidR="00C924A9">
        <w:rPr>
          <w:lang w:bidi="fa-IR"/>
        </w:rPr>
        <w:t xml:space="preserve">axis. Three types of distributors were tested for the aerosol experiments: </w:t>
      </w:r>
    </w:p>
    <w:p w14:paraId="575FCD2C" w14:textId="08074D26" w:rsidR="00C924A9" w:rsidRDefault="00C924A9" w:rsidP="00C924A9">
      <w:pPr>
        <w:pStyle w:val="ListParagraph"/>
        <w:numPr>
          <w:ilvl w:val="0"/>
          <w:numId w:val="2"/>
        </w:numPr>
        <w:rPr>
          <w:lang w:bidi="fa-IR"/>
        </w:rPr>
      </w:pPr>
      <w:r>
        <w:rPr>
          <w:lang w:bidi="fa-IR"/>
        </w:rPr>
        <w:t>a full cone random single nozzle</w:t>
      </w:r>
      <w:r w:rsidR="007A378F">
        <w:rPr>
          <w:lang w:bidi="fa-IR"/>
        </w:rPr>
        <w:t xml:space="preserve"> (fc)</w:t>
      </w:r>
      <w:r>
        <w:rPr>
          <w:lang w:bidi="fa-IR"/>
        </w:rPr>
        <w:t xml:space="preserve">, </w:t>
      </w:r>
    </w:p>
    <w:p w14:paraId="3965488B" w14:textId="35BDC394" w:rsidR="00C924A9" w:rsidRDefault="00C924A9" w:rsidP="00C924A9">
      <w:pPr>
        <w:pStyle w:val="ListParagraph"/>
        <w:numPr>
          <w:ilvl w:val="0"/>
          <w:numId w:val="2"/>
        </w:numPr>
        <w:rPr>
          <w:lang w:bidi="fa-IR"/>
        </w:rPr>
      </w:pPr>
      <w:r>
        <w:rPr>
          <w:lang w:bidi="fa-IR"/>
        </w:rPr>
        <w:t>a distributor made of four hollow-cone nozzles, (</w:t>
      </w:r>
      <w:proofErr w:type="spellStart"/>
      <w:r w:rsidR="007A378F">
        <w:rPr>
          <w:lang w:bidi="fa-IR"/>
        </w:rPr>
        <w:t>hc</w:t>
      </w:r>
      <w:proofErr w:type="spellEnd"/>
      <w:r w:rsidR="007A378F">
        <w:rPr>
          <w:lang w:bidi="fa-IR"/>
        </w:rPr>
        <w:t xml:space="preserve">, </w:t>
      </w:r>
      <w:r>
        <w:rPr>
          <w:lang w:bidi="fa-IR"/>
        </w:rPr>
        <w:t>the original design)</w:t>
      </w:r>
    </w:p>
    <w:p w14:paraId="03000821" w14:textId="492B6D0A" w:rsidR="00C924A9" w:rsidRDefault="00C924A9" w:rsidP="00C924A9">
      <w:pPr>
        <w:pStyle w:val="ListParagraph"/>
        <w:numPr>
          <w:ilvl w:val="0"/>
          <w:numId w:val="2"/>
        </w:numPr>
        <w:rPr>
          <w:lang w:bidi="fa-IR"/>
        </w:rPr>
      </w:pPr>
      <w:r>
        <w:rPr>
          <w:lang w:bidi="fa-IR"/>
        </w:rPr>
        <w:t>and a spinning three</w:t>
      </w:r>
      <w:r w:rsidR="00D22E86">
        <w:rPr>
          <w:lang w:bidi="fa-IR"/>
        </w:rPr>
        <w:t>-</w:t>
      </w:r>
      <w:r>
        <w:rPr>
          <w:lang w:bidi="fa-IR"/>
        </w:rPr>
        <w:t>arm sprinkler</w:t>
      </w:r>
      <w:r w:rsidR="007A378F">
        <w:rPr>
          <w:lang w:bidi="fa-IR"/>
        </w:rPr>
        <w:t xml:space="preserve"> (sp_</w:t>
      </w:r>
      <w:commentRangeStart w:id="42"/>
      <w:r w:rsidR="007A378F">
        <w:rPr>
          <w:lang w:bidi="fa-IR"/>
        </w:rPr>
        <w:t>3arm</w:t>
      </w:r>
      <w:commentRangeEnd w:id="42"/>
      <w:r w:rsidR="007A6E6F">
        <w:rPr>
          <w:rStyle w:val="CommentReference"/>
        </w:rPr>
        <w:commentReference w:id="42"/>
      </w:r>
      <w:r w:rsidR="007A378F">
        <w:rPr>
          <w:lang w:bidi="fa-IR"/>
        </w:rPr>
        <w:t>)</w:t>
      </w:r>
      <w:r>
        <w:rPr>
          <w:lang w:bidi="fa-IR"/>
        </w:rPr>
        <w:t xml:space="preserve">. </w:t>
      </w:r>
    </w:p>
    <w:p w14:paraId="7DEBA713" w14:textId="65EEDFB2" w:rsidR="005B22F8" w:rsidRDefault="00C924A9" w:rsidP="00C924A9">
      <w:pPr>
        <w:rPr>
          <w:lang w:bidi="fa-IR"/>
        </w:rPr>
      </w:pPr>
      <w:r>
        <w:rPr>
          <w:lang w:bidi="fa-IR"/>
        </w:rPr>
        <w:t xml:space="preserve">The boxplot </w:t>
      </w:r>
      <w:r w:rsidR="007A378F">
        <w:rPr>
          <w:lang w:bidi="fa-IR"/>
        </w:rPr>
        <w:t xml:space="preserve">shows that the full cone nozzle caused more PM10 followed by the hollow cone and the sprinkler. The full cone </w:t>
      </w:r>
      <w:commentRangeStart w:id="43"/>
      <w:commentRangeStart w:id="44"/>
      <w:r w:rsidR="007A378F">
        <w:rPr>
          <w:lang w:bidi="fa-IR"/>
        </w:rPr>
        <w:t xml:space="preserve">system caused almost four times higher PM10 than the sprinkler although the operating flowrate of </w:t>
      </w:r>
      <w:r w:rsidR="009514F3">
        <w:rPr>
          <w:lang w:bidi="fa-IR"/>
        </w:rPr>
        <w:t>both</w:t>
      </w:r>
      <w:r w:rsidR="007A378F">
        <w:rPr>
          <w:lang w:bidi="fa-IR"/>
        </w:rPr>
        <w:t xml:space="preserve"> w</w:t>
      </w:r>
      <w:r w:rsidR="00D22E86">
        <w:rPr>
          <w:lang w:bidi="fa-IR"/>
        </w:rPr>
        <w:t>as</w:t>
      </w:r>
      <w:r w:rsidR="007A378F">
        <w:rPr>
          <w:lang w:bidi="fa-IR"/>
        </w:rPr>
        <w:t xml:space="preserve"> almost identical</w:t>
      </w:r>
      <w:r w:rsidR="009514F3">
        <w:rPr>
          <w:lang w:bidi="fa-IR"/>
        </w:rPr>
        <w:t xml:space="preserve"> at around </w:t>
      </w:r>
      <w:commentRangeEnd w:id="43"/>
      <w:r w:rsidR="00ED0213">
        <w:rPr>
          <w:rStyle w:val="CommentReference"/>
        </w:rPr>
        <w:commentReference w:id="43"/>
      </w:r>
      <w:commentRangeEnd w:id="44"/>
      <w:r w:rsidR="00650531">
        <w:rPr>
          <w:rStyle w:val="CommentReference"/>
        </w:rPr>
        <w:commentReference w:id="44"/>
      </w:r>
      <w:r w:rsidR="009514F3">
        <w:rPr>
          <w:lang w:bidi="fa-IR"/>
        </w:rPr>
        <w:t>5 lit/min.</w:t>
      </w:r>
    </w:p>
    <w:p w14:paraId="032B6A0E" w14:textId="10C4337F" w:rsidR="007A378F" w:rsidRDefault="0028271E" w:rsidP="007A378F">
      <w:pPr>
        <w:keepNext/>
      </w:pPr>
      <w:r>
        <w:rPr>
          <w:noProof/>
        </w:rPr>
        <w:drawing>
          <wp:inline distT="0" distB="0" distL="0" distR="0" wp14:anchorId="51F84D2D" wp14:editId="6F867AF9">
            <wp:extent cx="5731510" cy="392493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924935"/>
                    </a:xfrm>
                    <a:prstGeom prst="rect">
                      <a:avLst/>
                    </a:prstGeom>
                  </pic:spPr>
                </pic:pic>
              </a:graphicData>
            </a:graphic>
          </wp:inline>
        </w:drawing>
      </w:r>
    </w:p>
    <w:p w14:paraId="38013818" w14:textId="0FACBFA4" w:rsidR="005B22F8" w:rsidRDefault="007A378F" w:rsidP="007A378F">
      <w:pPr>
        <w:pStyle w:val="Caption"/>
        <w:rPr>
          <w:lang w:bidi="fa-IR"/>
        </w:rPr>
      </w:pPr>
      <w:r>
        <w:t xml:space="preserve">Figure </w:t>
      </w:r>
      <w:r w:rsidR="004560A2">
        <w:fldChar w:fldCharType="begin"/>
      </w:r>
      <w:r w:rsidR="004560A2">
        <w:instrText xml:space="preserve"> SEQ Figure \* ARABIC </w:instrText>
      </w:r>
      <w:r w:rsidR="004560A2">
        <w:fldChar w:fldCharType="separate"/>
      </w:r>
      <w:r w:rsidR="00BB422D">
        <w:rPr>
          <w:noProof/>
        </w:rPr>
        <w:t>5</w:t>
      </w:r>
      <w:r w:rsidR="004560A2">
        <w:rPr>
          <w:noProof/>
        </w:rPr>
        <w:fldChar w:fldCharType="end"/>
      </w:r>
      <w:r>
        <w:t xml:space="preserve"> Effect of distributor type on PM10 emissions from the cooling tower</w:t>
      </w:r>
    </w:p>
    <w:p w14:paraId="2EB38AB6" w14:textId="77777777" w:rsidR="000A7B63" w:rsidRDefault="000A7B63">
      <w:pPr>
        <w:rPr>
          <w:lang w:bidi="fa-IR"/>
        </w:rPr>
      </w:pPr>
      <w:r>
        <w:rPr>
          <w:lang w:bidi="fa-IR"/>
        </w:rPr>
        <w:br w:type="page"/>
      </w:r>
    </w:p>
    <w:p w14:paraId="1FCFA5DC" w14:textId="7380C932" w:rsidR="007A378F" w:rsidRDefault="007A378F">
      <w:pPr>
        <w:rPr>
          <w:lang w:bidi="fa-IR"/>
        </w:rPr>
      </w:pPr>
      <w:r>
        <w:rPr>
          <w:lang w:bidi="fa-IR"/>
        </w:rPr>
        <w:lastRenderedPageBreak/>
        <w:t>Figure 6 shows</w:t>
      </w:r>
      <w:r w:rsidR="009514F3">
        <w:rPr>
          <w:lang w:bidi="fa-IR"/>
        </w:rPr>
        <w:t xml:space="preserve"> the percentage of solvent drift against intake air velocity and categorized by the two different fill-blocks used in the cooling tower. </w:t>
      </w:r>
      <w:r w:rsidR="005F27C6">
        <w:rPr>
          <w:lang w:bidi="fa-IR"/>
        </w:rPr>
        <w:t xml:space="preserve">As </w:t>
      </w:r>
      <w:proofErr w:type="gramStart"/>
      <w:r w:rsidR="005F27C6">
        <w:rPr>
          <w:lang w:bidi="fa-IR"/>
        </w:rPr>
        <w:t>expected</w:t>
      </w:r>
      <w:proofErr w:type="gramEnd"/>
      <w:r w:rsidR="005F27C6">
        <w:rPr>
          <w:lang w:bidi="fa-IR"/>
        </w:rPr>
        <w:t xml:space="preserve"> the drift increases with the increasing intake air velocity. </w:t>
      </w:r>
      <w:commentRangeStart w:id="45"/>
      <w:r w:rsidR="005F27C6">
        <w:rPr>
          <w:lang w:bidi="fa-IR"/>
        </w:rPr>
        <w:t xml:space="preserve">The fill-block-n shows a </w:t>
      </w:r>
      <w:r w:rsidR="000A7B63">
        <w:rPr>
          <w:lang w:bidi="fa-IR"/>
        </w:rPr>
        <w:t>more pronounced</w:t>
      </w:r>
      <w:r w:rsidR="005F27C6">
        <w:rPr>
          <w:lang w:bidi="fa-IR"/>
        </w:rPr>
        <w:t xml:space="preserve"> correlation with air velocity that the original fill-block</w:t>
      </w:r>
      <w:r w:rsidR="000A7B63">
        <w:rPr>
          <w:lang w:bidi="fa-IR"/>
        </w:rPr>
        <w:t xml:space="preserve">. </w:t>
      </w:r>
      <w:commentRangeEnd w:id="45"/>
      <w:r w:rsidR="00ED0213">
        <w:rPr>
          <w:rStyle w:val="CommentReference"/>
        </w:rPr>
        <w:commentReference w:id="45"/>
      </w:r>
    </w:p>
    <w:p w14:paraId="78916B16" w14:textId="0A9F7E39" w:rsidR="007A378F" w:rsidRDefault="0028271E" w:rsidP="007A378F">
      <w:pPr>
        <w:keepNext/>
      </w:pPr>
      <w:r>
        <w:rPr>
          <w:noProof/>
        </w:rPr>
        <w:drawing>
          <wp:inline distT="0" distB="0" distL="0" distR="0" wp14:anchorId="23BA15B8" wp14:editId="37457E6A">
            <wp:extent cx="5731510" cy="3923030"/>
            <wp:effectExtent l="0" t="0" r="254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923030"/>
                    </a:xfrm>
                    <a:prstGeom prst="rect">
                      <a:avLst/>
                    </a:prstGeom>
                  </pic:spPr>
                </pic:pic>
              </a:graphicData>
            </a:graphic>
          </wp:inline>
        </w:drawing>
      </w:r>
    </w:p>
    <w:p w14:paraId="7DC61B9B" w14:textId="12BA2FA5" w:rsidR="007A378F" w:rsidRDefault="007A378F" w:rsidP="007A378F">
      <w:pPr>
        <w:pStyle w:val="Caption"/>
      </w:pPr>
      <w:commentRangeStart w:id="46"/>
      <w:commentRangeStart w:id="47"/>
      <w:r>
        <w:t xml:space="preserve">Figure </w:t>
      </w:r>
      <w:r w:rsidR="004560A2">
        <w:fldChar w:fldCharType="begin"/>
      </w:r>
      <w:r w:rsidR="004560A2">
        <w:instrText xml:space="preserve"> SEQ Figure \* ARABIC </w:instrText>
      </w:r>
      <w:r w:rsidR="004560A2">
        <w:fldChar w:fldCharType="separate"/>
      </w:r>
      <w:r w:rsidR="00BB422D">
        <w:rPr>
          <w:noProof/>
        </w:rPr>
        <w:t>6</w:t>
      </w:r>
      <w:r w:rsidR="004560A2">
        <w:rPr>
          <w:noProof/>
        </w:rPr>
        <w:fldChar w:fldCharType="end"/>
      </w:r>
      <w:r>
        <w:t xml:space="preserve"> Effect of intake air velocity on solvent drift for two fill-blocks in the cooling tower</w:t>
      </w:r>
      <w:commentRangeEnd w:id="46"/>
      <w:r w:rsidR="00ED0213">
        <w:rPr>
          <w:rStyle w:val="CommentReference"/>
          <w:i w:val="0"/>
          <w:iCs w:val="0"/>
          <w:color w:val="auto"/>
        </w:rPr>
        <w:commentReference w:id="46"/>
      </w:r>
      <w:commentRangeEnd w:id="47"/>
      <w:r w:rsidR="00380CF7">
        <w:rPr>
          <w:rStyle w:val="CommentReference"/>
          <w:i w:val="0"/>
          <w:iCs w:val="0"/>
          <w:color w:val="auto"/>
        </w:rPr>
        <w:commentReference w:id="47"/>
      </w:r>
    </w:p>
    <w:p w14:paraId="0B80FBD6" w14:textId="21BE26F2" w:rsidR="000A7B63" w:rsidRDefault="000A7B63">
      <w:pPr>
        <w:rPr>
          <w:lang w:bidi="fa-IR"/>
        </w:rPr>
      </w:pPr>
      <w:r>
        <w:rPr>
          <w:lang w:bidi="fa-IR"/>
        </w:rPr>
        <w:br w:type="page"/>
      </w:r>
    </w:p>
    <w:p w14:paraId="2418128F" w14:textId="3BBDFDC2" w:rsidR="00035446" w:rsidRDefault="000A7B63">
      <w:pPr>
        <w:rPr>
          <w:lang w:bidi="fa-IR"/>
        </w:rPr>
      </w:pPr>
      <w:r>
        <w:rPr>
          <w:lang w:bidi="fa-IR"/>
        </w:rPr>
        <w:lastRenderedPageBreak/>
        <w:t>Figure 7 shows the PM10 emissions for the cooling tower for the used fill-blocks and distributors. Interestingly, the slope of the stat-smooth line is almost the same in all four case</w:t>
      </w:r>
      <w:r w:rsidR="00D22E86">
        <w:rPr>
          <w:lang w:bidi="fa-IR"/>
        </w:rPr>
        <w:t>s</w:t>
      </w:r>
      <w:r>
        <w:rPr>
          <w:lang w:bidi="fa-IR"/>
        </w:rPr>
        <w:t xml:space="preserve">. The three distributor types tested in the experiments were quite different in terms of droplet </w:t>
      </w:r>
      <w:r w:rsidR="00035446">
        <w:rPr>
          <w:lang w:bidi="fa-IR"/>
        </w:rPr>
        <w:t>size. The full cone random single nozzle system (fc) caused the smallest droplets and the three-arm rotating sprinkler (</w:t>
      </w:r>
      <w:proofErr w:type="spellStart"/>
      <w:r w:rsidR="00035446">
        <w:rPr>
          <w:lang w:bidi="fa-IR"/>
        </w:rPr>
        <w:t>sp_sarm</w:t>
      </w:r>
      <w:proofErr w:type="spellEnd"/>
      <w:r w:rsidR="00035446">
        <w:rPr>
          <w:lang w:bidi="fa-IR"/>
        </w:rPr>
        <w:t>) caused the largest solvent droplets</w:t>
      </w:r>
      <w:r w:rsidR="00D22E86">
        <w:rPr>
          <w:lang w:bidi="fa-IR"/>
        </w:rPr>
        <w:t>,</w:t>
      </w:r>
      <w:r w:rsidR="00035446">
        <w:rPr>
          <w:lang w:bidi="fa-IR"/>
        </w:rPr>
        <w:t xml:space="preserve"> yet all distributors acted quite similar in terms of PM1</w:t>
      </w:r>
      <w:r w:rsidR="00D22E86">
        <w:rPr>
          <w:lang w:bidi="fa-IR"/>
        </w:rPr>
        <w:t>0</w:t>
      </w:r>
      <w:r w:rsidR="00035446">
        <w:rPr>
          <w:lang w:bidi="fa-IR"/>
        </w:rPr>
        <w:t xml:space="preserve"> emissions. One possible explanation would </w:t>
      </w:r>
      <w:commentRangeStart w:id="48"/>
      <w:r w:rsidR="00035446">
        <w:rPr>
          <w:lang w:bidi="fa-IR"/>
        </w:rPr>
        <w:t>be the fact that the cooling tower was equipped with a demister being able to effectively remove the larger droplets.</w:t>
      </w:r>
      <w:commentRangeEnd w:id="48"/>
      <w:r w:rsidR="003E07E9">
        <w:rPr>
          <w:rStyle w:val="CommentReference"/>
        </w:rPr>
        <w:commentReference w:id="48"/>
      </w:r>
    </w:p>
    <w:p w14:paraId="16E8D1C1" w14:textId="4A8CC460" w:rsidR="000A7B63" w:rsidRDefault="000A7B63">
      <w:pPr>
        <w:rPr>
          <w:lang w:bidi="fa-IR"/>
        </w:rPr>
      </w:pPr>
    </w:p>
    <w:p w14:paraId="1D5155B8" w14:textId="5DB6A0B2" w:rsidR="007A378F" w:rsidRDefault="0028271E" w:rsidP="007A378F">
      <w:pPr>
        <w:keepNext/>
      </w:pPr>
      <w:r>
        <w:rPr>
          <w:noProof/>
        </w:rPr>
        <w:drawing>
          <wp:inline distT="0" distB="0" distL="0" distR="0" wp14:anchorId="423FB3D7" wp14:editId="16BEE4B3">
            <wp:extent cx="5731510" cy="3937000"/>
            <wp:effectExtent l="0" t="0" r="254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937000"/>
                    </a:xfrm>
                    <a:prstGeom prst="rect">
                      <a:avLst/>
                    </a:prstGeom>
                  </pic:spPr>
                </pic:pic>
              </a:graphicData>
            </a:graphic>
          </wp:inline>
        </w:drawing>
      </w:r>
    </w:p>
    <w:p w14:paraId="2741AD79" w14:textId="71053D77" w:rsidR="007A378F" w:rsidRDefault="007A378F" w:rsidP="007A378F">
      <w:pPr>
        <w:pStyle w:val="Caption"/>
        <w:rPr>
          <w:lang w:bidi="fa-IR"/>
        </w:rPr>
      </w:pPr>
      <w:r>
        <w:t xml:space="preserve">Figure </w:t>
      </w:r>
      <w:r w:rsidR="004560A2">
        <w:fldChar w:fldCharType="begin"/>
      </w:r>
      <w:r w:rsidR="004560A2">
        <w:instrText xml:space="preserve"> SEQ Figure \* ARABIC </w:instrText>
      </w:r>
      <w:r w:rsidR="004560A2">
        <w:fldChar w:fldCharType="separate"/>
      </w:r>
      <w:r w:rsidR="00BB422D">
        <w:rPr>
          <w:noProof/>
        </w:rPr>
        <w:t>7</w:t>
      </w:r>
      <w:r w:rsidR="004560A2">
        <w:rPr>
          <w:noProof/>
        </w:rPr>
        <w:fldChar w:fldCharType="end"/>
      </w:r>
      <w:r>
        <w:t xml:space="preserve"> </w:t>
      </w:r>
      <w:r w:rsidRPr="00354B1E">
        <w:t>Effect of intake air velocity on</w:t>
      </w:r>
      <w:r>
        <w:t xml:space="preserve"> PM10 emissions</w:t>
      </w:r>
      <w:r w:rsidRPr="00354B1E">
        <w:t xml:space="preserve"> for two fill-blocks in the cooling tower</w:t>
      </w:r>
    </w:p>
    <w:p w14:paraId="725C22CD" w14:textId="15567B35" w:rsidR="000A7B63" w:rsidRDefault="000A7B63">
      <w:pPr>
        <w:rPr>
          <w:lang w:bidi="fa-IR"/>
        </w:rPr>
      </w:pPr>
      <w:r>
        <w:rPr>
          <w:lang w:bidi="fa-IR"/>
        </w:rPr>
        <w:br w:type="page"/>
      </w:r>
    </w:p>
    <w:p w14:paraId="613ACFAB" w14:textId="0F4ABDC5" w:rsidR="006F7FBE" w:rsidRPr="00015933" w:rsidRDefault="00035446" w:rsidP="006F7FBE">
      <w:r>
        <w:rPr>
          <w:lang w:bidi="fa-IR"/>
        </w:rPr>
        <w:lastRenderedPageBreak/>
        <w:t xml:space="preserve">Figure 8 shows the effect of </w:t>
      </w:r>
      <w:ins w:id="49" w:author="Kiani, Ali (Energy, Newcastle)" w:date="2021-04-06T09:11:00Z">
        <w:r w:rsidR="003E07E9">
          <w:rPr>
            <w:lang w:bidi="fa-IR"/>
          </w:rPr>
          <w:t xml:space="preserve">absorption liquid </w:t>
        </w:r>
      </w:ins>
      <w:r>
        <w:rPr>
          <w:lang w:bidi="fa-IR"/>
        </w:rPr>
        <w:t>flowrate on PM10</w:t>
      </w:r>
      <w:r w:rsidR="006F7FBE">
        <w:rPr>
          <w:lang w:bidi="fa-IR"/>
        </w:rPr>
        <w:t xml:space="preserve"> and PM2.5</w:t>
      </w:r>
      <w:r>
        <w:rPr>
          <w:lang w:bidi="fa-IR"/>
        </w:rPr>
        <w:t xml:space="preserve"> emissions from the cooling tower. It seems that flowrate does not correlate with the PM10 emissions.</w:t>
      </w:r>
      <w:r w:rsidR="006F7FBE">
        <w:rPr>
          <w:lang w:bidi="fa-IR"/>
        </w:rPr>
        <w:t xml:space="preserve"> </w:t>
      </w:r>
      <w:proofErr w:type="gramStart"/>
      <w:r w:rsidR="006F7FBE">
        <w:rPr>
          <w:lang w:bidi="fa-IR"/>
        </w:rPr>
        <w:t>Again</w:t>
      </w:r>
      <w:proofErr w:type="gramEnd"/>
      <w:r w:rsidR="006F7FBE">
        <w:rPr>
          <w:lang w:bidi="fa-IR"/>
        </w:rPr>
        <w:t xml:space="preserve"> the efficacy of the demister in removing larger droplets is probably the reason why particulate matter emissions stayed steady across the wide range of solvent flowrates.</w:t>
      </w:r>
      <w:r w:rsidR="006F7FBE" w:rsidRPr="006F7FBE">
        <w:t xml:space="preserve"> </w:t>
      </w:r>
      <w:r w:rsidR="006F7FBE">
        <w:t>Figure 9 presents the drift percentage as a function of solvent flowrate, and here again</w:t>
      </w:r>
      <w:r w:rsidR="00D22E86">
        <w:t>,</w:t>
      </w:r>
      <w:r w:rsidR="006F7FBE">
        <w:t xml:space="preserve"> a drift stayed almost the same while </w:t>
      </w:r>
      <w:r w:rsidR="00D22E86">
        <w:t xml:space="preserve">the </w:t>
      </w:r>
      <w:r w:rsidR="006F7FBE">
        <w:t>solvent flow rate is changing from 3 (lit/min) to 55 (lit/min)</w:t>
      </w:r>
    </w:p>
    <w:p w14:paraId="7E82F683" w14:textId="55537655" w:rsidR="00B256DC" w:rsidRDefault="0028271E" w:rsidP="00B256DC">
      <w:pPr>
        <w:keepNext/>
      </w:pPr>
      <w:r>
        <w:rPr>
          <w:noProof/>
        </w:rPr>
        <w:drawing>
          <wp:inline distT="0" distB="0" distL="0" distR="0" wp14:anchorId="7DEF70D1" wp14:editId="7FA9B582">
            <wp:extent cx="5731510" cy="3953510"/>
            <wp:effectExtent l="0" t="0" r="254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953510"/>
                    </a:xfrm>
                    <a:prstGeom prst="rect">
                      <a:avLst/>
                    </a:prstGeom>
                  </pic:spPr>
                </pic:pic>
              </a:graphicData>
            </a:graphic>
          </wp:inline>
        </w:drawing>
      </w:r>
    </w:p>
    <w:p w14:paraId="01380B56" w14:textId="68FC23B9" w:rsidR="00B256DC" w:rsidRDefault="00B256DC" w:rsidP="00B256DC">
      <w:pPr>
        <w:pStyle w:val="Caption"/>
      </w:pPr>
      <w:r>
        <w:t xml:space="preserve">Figure </w:t>
      </w:r>
      <w:r w:rsidR="004560A2">
        <w:fldChar w:fldCharType="begin"/>
      </w:r>
      <w:r w:rsidR="004560A2">
        <w:instrText xml:space="preserve"> SEQ Figure \* ARABIC </w:instrText>
      </w:r>
      <w:r w:rsidR="004560A2">
        <w:fldChar w:fldCharType="separate"/>
      </w:r>
      <w:r w:rsidR="00BB422D">
        <w:rPr>
          <w:noProof/>
        </w:rPr>
        <w:t>8</w:t>
      </w:r>
      <w:r w:rsidR="004560A2">
        <w:rPr>
          <w:noProof/>
        </w:rPr>
        <w:fldChar w:fldCharType="end"/>
      </w:r>
      <w:r>
        <w:t xml:space="preserve"> Effect of solvent flowrate on the </w:t>
      </w:r>
      <w:commentRangeStart w:id="50"/>
      <w:r w:rsidR="006F7FBE">
        <w:t xml:space="preserve">particulate </w:t>
      </w:r>
      <w:commentRangeEnd w:id="50"/>
      <w:r w:rsidR="007C0DD0">
        <w:rPr>
          <w:rStyle w:val="CommentReference"/>
          <w:i w:val="0"/>
          <w:iCs w:val="0"/>
          <w:color w:val="auto"/>
        </w:rPr>
        <w:commentReference w:id="50"/>
      </w:r>
      <w:r w:rsidR="006F7FBE">
        <w:t>matter</w:t>
      </w:r>
      <w:r>
        <w:t xml:space="preserve"> emissions</w:t>
      </w:r>
    </w:p>
    <w:p w14:paraId="587438C8" w14:textId="084BC89C" w:rsidR="00B256DC" w:rsidRDefault="00B256DC" w:rsidP="00B256DC"/>
    <w:p w14:paraId="5E5BC18A" w14:textId="011CC62B" w:rsidR="000A7B63" w:rsidRDefault="000A7B63">
      <w:r>
        <w:br w:type="page"/>
      </w:r>
    </w:p>
    <w:p w14:paraId="0A56EF80" w14:textId="26F82ACF" w:rsidR="00B256DC" w:rsidRDefault="0028271E" w:rsidP="00B256DC">
      <w:pPr>
        <w:keepNext/>
      </w:pPr>
      <w:r>
        <w:rPr>
          <w:noProof/>
        </w:rPr>
        <w:lastRenderedPageBreak/>
        <w:drawing>
          <wp:inline distT="0" distB="0" distL="0" distR="0" wp14:anchorId="198F14C1" wp14:editId="6BAF5558">
            <wp:extent cx="5731510" cy="3914775"/>
            <wp:effectExtent l="0" t="0" r="254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914775"/>
                    </a:xfrm>
                    <a:prstGeom prst="rect">
                      <a:avLst/>
                    </a:prstGeom>
                  </pic:spPr>
                </pic:pic>
              </a:graphicData>
            </a:graphic>
          </wp:inline>
        </w:drawing>
      </w:r>
    </w:p>
    <w:p w14:paraId="6F47D70C" w14:textId="145C9931" w:rsidR="007A378F" w:rsidRDefault="00B256DC" w:rsidP="00B256DC">
      <w:pPr>
        <w:pStyle w:val="Caption"/>
        <w:rPr>
          <w:lang w:bidi="fa-IR"/>
        </w:rPr>
      </w:pPr>
      <w:r>
        <w:t xml:space="preserve">Figure </w:t>
      </w:r>
      <w:r w:rsidR="004560A2">
        <w:fldChar w:fldCharType="begin"/>
      </w:r>
      <w:r w:rsidR="004560A2">
        <w:instrText xml:space="preserve"> SEQ Figure \* ARABIC </w:instrText>
      </w:r>
      <w:r w:rsidR="004560A2">
        <w:fldChar w:fldCharType="separate"/>
      </w:r>
      <w:r w:rsidR="00BB422D">
        <w:rPr>
          <w:noProof/>
        </w:rPr>
        <w:t>9</w:t>
      </w:r>
      <w:r w:rsidR="004560A2">
        <w:rPr>
          <w:noProof/>
        </w:rPr>
        <w:fldChar w:fldCharType="end"/>
      </w:r>
      <w:r>
        <w:t xml:space="preserve"> Effect of solvent flowrate of the drift</w:t>
      </w:r>
    </w:p>
    <w:p w14:paraId="0117BC61" w14:textId="77777777" w:rsidR="006F7FBE" w:rsidRDefault="006F7FBE">
      <w:pPr>
        <w:rPr>
          <w:lang w:bidi="fa-IR"/>
        </w:rPr>
      </w:pPr>
      <w:r>
        <w:rPr>
          <w:lang w:bidi="fa-IR"/>
        </w:rPr>
        <w:br w:type="page"/>
      </w:r>
    </w:p>
    <w:p w14:paraId="2725F6C0" w14:textId="34AA246A" w:rsidR="0070659A" w:rsidRDefault="00D22E86" w:rsidP="0070659A">
      <w:pPr>
        <w:pStyle w:val="Heading3"/>
        <w:rPr>
          <w:lang w:bidi="fa-IR"/>
        </w:rPr>
      </w:pPr>
      <w:bookmarkStart w:id="51" w:name="_Toc73970076"/>
      <w:r>
        <w:rPr>
          <w:lang w:bidi="fa-IR"/>
        </w:rPr>
        <w:lastRenderedPageBreak/>
        <w:t>Packed column</w:t>
      </w:r>
      <w:bookmarkEnd w:id="51"/>
    </w:p>
    <w:p w14:paraId="7AD83949" w14:textId="614E9EA7" w:rsidR="006B4EB3" w:rsidRDefault="006F7FBE">
      <w:pPr>
        <w:rPr>
          <w:lang w:bidi="fa-IR"/>
        </w:rPr>
      </w:pPr>
      <w:r>
        <w:rPr>
          <w:lang w:bidi="fa-IR"/>
        </w:rPr>
        <w:t>Figure 10 depicts the correlation network for recorded variables in the pack</w:t>
      </w:r>
      <w:r w:rsidR="00D22E86">
        <w:rPr>
          <w:lang w:bidi="fa-IR"/>
        </w:rPr>
        <w:t>ed</w:t>
      </w:r>
      <w:r>
        <w:rPr>
          <w:lang w:bidi="fa-IR"/>
        </w:rPr>
        <w:t xml:space="preserve"> column. Two solvents were used, hence the strong correlation between medium and ph. Solvent flow rate (</w:t>
      </w:r>
      <w:proofErr w:type="spellStart"/>
      <w:r>
        <w:rPr>
          <w:lang w:bidi="fa-IR"/>
        </w:rPr>
        <w:t>fliq</w:t>
      </w:r>
      <w:proofErr w:type="spellEnd"/>
      <w:r>
        <w:rPr>
          <w:lang w:bidi="fa-IR"/>
        </w:rPr>
        <w:t xml:space="preserve">) shows a positive </w:t>
      </w:r>
      <w:r w:rsidR="001E44A8">
        <w:rPr>
          <w:lang w:bidi="fa-IR"/>
        </w:rPr>
        <w:t>correlation</w:t>
      </w:r>
      <w:r>
        <w:rPr>
          <w:lang w:bidi="fa-IR"/>
        </w:rPr>
        <w:t xml:space="preserve"> with the amount of carbon dioxide </w:t>
      </w:r>
      <w:r w:rsidR="00233CB9">
        <w:rPr>
          <w:lang w:bidi="fa-IR"/>
        </w:rPr>
        <w:t xml:space="preserve">absorbed (co2diff). Three different packings were </w:t>
      </w:r>
      <w:proofErr w:type="gramStart"/>
      <w:r w:rsidR="00233CB9">
        <w:rPr>
          <w:lang w:bidi="fa-IR"/>
        </w:rPr>
        <w:t>used</w:t>
      </w:r>
      <w:proofErr w:type="gramEnd"/>
      <w:r w:rsidR="00233CB9">
        <w:rPr>
          <w:lang w:bidi="fa-IR"/>
        </w:rPr>
        <w:t xml:space="preserve"> and it is shown in the network that the type of packing has a statistically significant effect on the carbon dioxide absorption, drift and pressure drop across the packing (</w:t>
      </w:r>
      <w:proofErr w:type="spellStart"/>
      <w:r w:rsidR="00233CB9">
        <w:rPr>
          <w:lang w:bidi="fa-IR"/>
        </w:rPr>
        <w:t>dp</w:t>
      </w:r>
      <w:proofErr w:type="spellEnd"/>
      <w:r w:rsidR="00233CB9">
        <w:rPr>
          <w:lang w:bidi="fa-IR"/>
        </w:rPr>
        <w:t>). The variations in the abovementioned can be attributed to the type of packings and the fact that they provided different effective surface areas for the solvent and gas to contact.</w:t>
      </w:r>
    </w:p>
    <w:p w14:paraId="78E5A742" w14:textId="45A75316" w:rsidR="001E44A8" w:rsidRDefault="001E44A8">
      <w:pPr>
        <w:rPr>
          <w:lang w:bidi="fa-IR"/>
        </w:rPr>
      </w:pPr>
      <w:r>
        <w:rPr>
          <w:lang w:bidi="fa-IR"/>
        </w:rPr>
        <w:t>For this part of the experiments, stainless packings (ss304), high-flow plastic packings (pp) and a prototype structured packing (cp) made by Curtin University are compared.</w:t>
      </w:r>
    </w:p>
    <w:p w14:paraId="4327C1B1" w14:textId="77777777" w:rsidR="007013C5" w:rsidRDefault="00B256DC" w:rsidP="007013C5">
      <w:pPr>
        <w:keepNext/>
      </w:pPr>
      <w:r>
        <w:rPr>
          <w:noProof/>
          <w:lang w:bidi="fa-IR"/>
        </w:rPr>
        <w:drawing>
          <wp:inline distT="0" distB="0" distL="0" distR="0" wp14:anchorId="4E6BED53" wp14:editId="724F2187">
            <wp:extent cx="5731510" cy="4785360"/>
            <wp:effectExtent l="0" t="0" r="254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4785360"/>
                    </a:xfrm>
                    <a:prstGeom prst="rect">
                      <a:avLst/>
                    </a:prstGeom>
                  </pic:spPr>
                </pic:pic>
              </a:graphicData>
            </a:graphic>
          </wp:inline>
        </w:drawing>
      </w:r>
    </w:p>
    <w:p w14:paraId="673E7FD6" w14:textId="662CC828" w:rsidR="007013C5" w:rsidRDefault="007013C5" w:rsidP="007013C5">
      <w:pPr>
        <w:pStyle w:val="Caption"/>
      </w:pPr>
      <w:r>
        <w:t xml:space="preserve">Figure </w:t>
      </w:r>
      <w:r w:rsidR="004560A2">
        <w:fldChar w:fldCharType="begin"/>
      </w:r>
      <w:r w:rsidR="004560A2">
        <w:instrText xml:space="preserve"> SEQ Figure \* ARABIC </w:instrText>
      </w:r>
      <w:r w:rsidR="004560A2">
        <w:fldChar w:fldCharType="separate"/>
      </w:r>
      <w:r w:rsidR="00BB422D">
        <w:rPr>
          <w:noProof/>
        </w:rPr>
        <w:t>10</w:t>
      </w:r>
      <w:r w:rsidR="004560A2">
        <w:rPr>
          <w:noProof/>
        </w:rPr>
        <w:fldChar w:fldCharType="end"/>
      </w:r>
      <w:r>
        <w:t xml:space="preserve"> Correlati</w:t>
      </w:r>
      <w:r w:rsidR="00D22E86">
        <w:t>o</w:t>
      </w:r>
      <w:r>
        <w:t xml:space="preserve">ns between variables in </w:t>
      </w:r>
      <w:r w:rsidR="00D22E86">
        <w:t>the packed column</w:t>
      </w:r>
    </w:p>
    <w:p w14:paraId="20F9FBD1" w14:textId="313E4496" w:rsidR="00233CB9" w:rsidRDefault="00233CB9">
      <w:r>
        <w:br w:type="page"/>
      </w:r>
    </w:p>
    <w:p w14:paraId="3CDA0928" w14:textId="240B3245" w:rsidR="00233CB9" w:rsidRPr="00233CB9" w:rsidRDefault="00233CB9" w:rsidP="00233CB9">
      <w:commentRangeStart w:id="52"/>
      <w:r>
        <w:lastRenderedPageBreak/>
        <w:t xml:space="preserve">Figure 11 shows the pressure drop across the packing with respect to the air velocity. Stainless steel packing (ss304) has the most effective surface area and thus caused the highest pressure </w:t>
      </w:r>
      <w:proofErr w:type="gramStart"/>
      <w:r>
        <w:t>drop</w:t>
      </w:r>
      <w:proofErr w:type="gramEnd"/>
      <w:r>
        <w:t xml:space="preserve">, followed by the plastic packings and </w:t>
      </w:r>
      <w:proofErr w:type="spellStart"/>
      <w:r>
        <w:t>Cutin</w:t>
      </w:r>
      <w:proofErr w:type="spellEnd"/>
      <w:r>
        <w:t xml:space="preserve"> University structured packing.</w:t>
      </w:r>
      <w:commentRangeEnd w:id="52"/>
      <w:r w:rsidR="007C0DD0">
        <w:rPr>
          <w:rStyle w:val="CommentReference"/>
        </w:rPr>
        <w:commentReference w:id="52"/>
      </w:r>
    </w:p>
    <w:p w14:paraId="48AEC1AF" w14:textId="6C12723C" w:rsidR="00DC4060" w:rsidRDefault="0028271E" w:rsidP="00DC4060">
      <w:pPr>
        <w:keepNext/>
      </w:pPr>
      <w:r>
        <w:rPr>
          <w:noProof/>
        </w:rPr>
        <w:drawing>
          <wp:inline distT="0" distB="0" distL="0" distR="0" wp14:anchorId="1AB54B61" wp14:editId="0A9127F3">
            <wp:extent cx="5731510" cy="3934460"/>
            <wp:effectExtent l="0" t="0" r="254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934460"/>
                    </a:xfrm>
                    <a:prstGeom prst="rect">
                      <a:avLst/>
                    </a:prstGeom>
                  </pic:spPr>
                </pic:pic>
              </a:graphicData>
            </a:graphic>
          </wp:inline>
        </w:drawing>
      </w:r>
    </w:p>
    <w:p w14:paraId="73492865" w14:textId="4EF34C38" w:rsidR="00DC4060" w:rsidRDefault="00DC4060" w:rsidP="00DC4060">
      <w:pPr>
        <w:pStyle w:val="Caption"/>
      </w:pPr>
      <w:r>
        <w:t xml:space="preserve">Figure </w:t>
      </w:r>
      <w:r w:rsidR="004560A2">
        <w:fldChar w:fldCharType="begin"/>
      </w:r>
      <w:r w:rsidR="004560A2">
        <w:instrText xml:space="preserve"> SEQ Figure \* ARABIC </w:instrText>
      </w:r>
      <w:r w:rsidR="004560A2">
        <w:fldChar w:fldCharType="separate"/>
      </w:r>
      <w:r w:rsidR="00BB422D">
        <w:rPr>
          <w:noProof/>
        </w:rPr>
        <w:t>11</w:t>
      </w:r>
      <w:r w:rsidR="004560A2">
        <w:rPr>
          <w:noProof/>
        </w:rPr>
        <w:fldChar w:fldCharType="end"/>
      </w:r>
      <w:r w:rsidRPr="003757B0">
        <w:t>, effect of air velocity on pressure drop across the packings</w:t>
      </w:r>
    </w:p>
    <w:p w14:paraId="42996909" w14:textId="125F62AD" w:rsidR="00DC4060" w:rsidRDefault="00DC4060">
      <w:r>
        <w:br w:type="page"/>
      </w:r>
    </w:p>
    <w:p w14:paraId="7059499B" w14:textId="5259AF04" w:rsidR="00DC4060" w:rsidRPr="00DC4060" w:rsidRDefault="00DC4060" w:rsidP="00DC4060">
      <w:r>
        <w:lastRenderedPageBreak/>
        <w:t>Figure 12 shows solvent drift against so</w:t>
      </w:r>
      <w:r w:rsidR="00D22E86">
        <w:t>lve</w:t>
      </w:r>
      <w:r>
        <w:t xml:space="preserve">nt flowrate and for different tested packings. It can be seen from the figures that although the Curtin University packing has the lowest pressure drop, it causes the highest solvent drift comparing to stainless steel packing and plastic packing. The reason behind this observation is yet to discuss and needs </w:t>
      </w:r>
      <w:r w:rsidR="00D22E86">
        <w:t xml:space="preserve">a </w:t>
      </w:r>
      <w:r>
        <w:t xml:space="preserve">more profound </w:t>
      </w:r>
      <w:commentRangeStart w:id="53"/>
      <w:r>
        <w:t>investigation</w:t>
      </w:r>
      <w:commentRangeEnd w:id="53"/>
      <w:r w:rsidR="007C0DD0">
        <w:rPr>
          <w:rStyle w:val="CommentReference"/>
        </w:rPr>
        <w:commentReference w:id="53"/>
      </w:r>
      <w:r>
        <w:t xml:space="preserve">. </w:t>
      </w:r>
    </w:p>
    <w:p w14:paraId="0BEC8400" w14:textId="44324656" w:rsidR="00DC4060" w:rsidRDefault="00DC4060" w:rsidP="00DC4060">
      <w:pPr>
        <w:keepNext/>
      </w:pPr>
      <w:r>
        <w:rPr>
          <w:noProof/>
        </w:rPr>
        <w:t xml:space="preserve"> </w:t>
      </w:r>
      <w:r w:rsidR="0028271E">
        <w:rPr>
          <w:noProof/>
        </w:rPr>
        <w:drawing>
          <wp:inline distT="0" distB="0" distL="0" distR="0" wp14:anchorId="57C135A5" wp14:editId="09148CE0">
            <wp:extent cx="5731510" cy="3904615"/>
            <wp:effectExtent l="0" t="0" r="254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3904615"/>
                    </a:xfrm>
                    <a:prstGeom prst="rect">
                      <a:avLst/>
                    </a:prstGeom>
                  </pic:spPr>
                </pic:pic>
              </a:graphicData>
            </a:graphic>
          </wp:inline>
        </w:drawing>
      </w:r>
    </w:p>
    <w:p w14:paraId="0B90A6CE" w14:textId="345614A4" w:rsidR="00DC4060" w:rsidRDefault="00DC4060" w:rsidP="00DC4060">
      <w:pPr>
        <w:pStyle w:val="Caption"/>
      </w:pPr>
      <w:r>
        <w:t xml:space="preserve">Figure </w:t>
      </w:r>
      <w:r w:rsidR="004560A2">
        <w:fldChar w:fldCharType="begin"/>
      </w:r>
      <w:r w:rsidR="004560A2">
        <w:instrText xml:space="preserve"> SEQ Figure \* ARABIC </w:instrText>
      </w:r>
      <w:r w:rsidR="004560A2">
        <w:fldChar w:fldCharType="separate"/>
      </w:r>
      <w:r w:rsidR="00BB422D">
        <w:rPr>
          <w:noProof/>
        </w:rPr>
        <w:t>12</w:t>
      </w:r>
      <w:r w:rsidR="004560A2">
        <w:rPr>
          <w:noProof/>
        </w:rPr>
        <w:fldChar w:fldCharType="end"/>
      </w:r>
      <w:r>
        <w:t xml:space="preserve">, effect of solvent flowrate on </w:t>
      </w:r>
      <w:commentRangeStart w:id="54"/>
      <w:r>
        <w:t xml:space="preserve">solvent </w:t>
      </w:r>
      <w:commentRangeEnd w:id="54"/>
      <w:r w:rsidR="007C0DD0">
        <w:rPr>
          <w:rStyle w:val="CommentReference"/>
          <w:i w:val="0"/>
          <w:iCs w:val="0"/>
          <w:color w:val="auto"/>
        </w:rPr>
        <w:commentReference w:id="54"/>
      </w:r>
      <w:r>
        <w:t>drift for different packings</w:t>
      </w:r>
    </w:p>
    <w:p w14:paraId="3FF50489" w14:textId="25678CFB" w:rsidR="00DC4060" w:rsidRDefault="00DC4060">
      <w:r>
        <w:br w:type="page"/>
      </w:r>
    </w:p>
    <w:p w14:paraId="10983ECC" w14:textId="77777777" w:rsidR="001E44A8" w:rsidRDefault="001E44A8"/>
    <w:p w14:paraId="006F0553" w14:textId="157AE8F5" w:rsidR="001E44A8" w:rsidRPr="001E44A8" w:rsidRDefault="001E44A8" w:rsidP="001E44A8">
      <w:r>
        <w:t>Figure 1</w:t>
      </w:r>
      <w:r w:rsidR="00DC4060">
        <w:t>3</w:t>
      </w:r>
      <w:r>
        <w:t xml:space="preserve"> shows the </w:t>
      </w:r>
      <w:r w:rsidR="00DC4060">
        <w:t xml:space="preserve">effect of air velocity and type of packing on </w:t>
      </w:r>
      <w:r w:rsidR="00D22E86">
        <w:t xml:space="preserve">the </w:t>
      </w:r>
      <w:r w:rsidR="00DC4060">
        <w:t>solvent drift. Much like the previous figure, while stainless pa</w:t>
      </w:r>
      <w:r w:rsidR="00D22E86">
        <w:t>ck</w:t>
      </w:r>
      <w:r w:rsidR="00DC4060">
        <w:t>ing and plastic packing were v</w:t>
      </w:r>
      <w:r w:rsidR="00D22E86">
        <w:t>irt</w:t>
      </w:r>
      <w:r w:rsidR="00DC4060">
        <w:t xml:space="preserve">ually in the same order in terms of solvent drift, </w:t>
      </w:r>
      <w:commentRangeStart w:id="55"/>
      <w:r w:rsidR="00DC4060">
        <w:t xml:space="preserve">the Curtin University structured packing </w:t>
      </w:r>
      <w:r w:rsidR="00B233B2">
        <w:t>caused almost twice as much drift for the same air velocity.</w:t>
      </w:r>
      <w:commentRangeEnd w:id="55"/>
      <w:r w:rsidR="007C0DD0">
        <w:rPr>
          <w:rStyle w:val="CommentReference"/>
        </w:rPr>
        <w:commentReference w:id="55"/>
      </w:r>
    </w:p>
    <w:p w14:paraId="065AFB30" w14:textId="59DF1E19" w:rsidR="004B7F67" w:rsidRDefault="0028271E" w:rsidP="0028271E">
      <w:pPr>
        <w:keepNext/>
      </w:pPr>
      <w:r>
        <w:rPr>
          <w:noProof/>
        </w:rPr>
        <w:drawing>
          <wp:inline distT="0" distB="0" distL="0" distR="0" wp14:anchorId="53B087CB" wp14:editId="42505D5E">
            <wp:extent cx="5731510" cy="3936365"/>
            <wp:effectExtent l="0" t="0" r="254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3936365"/>
                    </a:xfrm>
                    <a:prstGeom prst="rect">
                      <a:avLst/>
                    </a:prstGeom>
                  </pic:spPr>
                </pic:pic>
              </a:graphicData>
            </a:graphic>
          </wp:inline>
        </w:drawing>
      </w:r>
      <w:r w:rsidR="007013C5">
        <w:t xml:space="preserve">Figure </w:t>
      </w:r>
      <w:r w:rsidR="004560A2">
        <w:fldChar w:fldCharType="begin"/>
      </w:r>
      <w:r w:rsidR="004560A2">
        <w:instrText xml:space="preserve"> SEQ Figure \* ARABIC </w:instrText>
      </w:r>
      <w:r w:rsidR="004560A2">
        <w:fldChar w:fldCharType="separate"/>
      </w:r>
      <w:r w:rsidR="00BB422D">
        <w:rPr>
          <w:noProof/>
        </w:rPr>
        <w:t>13</w:t>
      </w:r>
      <w:r w:rsidR="004560A2">
        <w:rPr>
          <w:noProof/>
        </w:rPr>
        <w:fldChar w:fldCharType="end"/>
      </w:r>
      <w:r w:rsidR="007013C5">
        <w:t xml:space="preserve">, effect of air velocity and type of packing on </w:t>
      </w:r>
      <w:r w:rsidR="00DC4060">
        <w:t>solvent drift from the</w:t>
      </w:r>
      <w:r w:rsidR="007013C5">
        <w:t xml:space="preserve"> </w:t>
      </w:r>
      <w:r w:rsidR="00D22E86">
        <w:t>packed column</w:t>
      </w:r>
    </w:p>
    <w:p w14:paraId="194E271E" w14:textId="663F6829" w:rsidR="00B233B2" w:rsidRDefault="00B233B2">
      <w:r>
        <w:br w:type="page"/>
      </w:r>
    </w:p>
    <w:p w14:paraId="298BEAED" w14:textId="67746648" w:rsidR="00B233B2" w:rsidRDefault="0070659A" w:rsidP="0070659A">
      <w:pPr>
        <w:pStyle w:val="Heading2"/>
      </w:pPr>
      <w:bookmarkStart w:id="56" w:name="_Toc73970077"/>
      <w:commentRangeStart w:id="57"/>
      <w:r>
        <w:lastRenderedPageBreak/>
        <w:t>Discussion</w:t>
      </w:r>
      <w:commentRangeEnd w:id="57"/>
      <w:r w:rsidR="00E207A7">
        <w:rPr>
          <w:rStyle w:val="CommentReference"/>
          <w:rFonts w:asciiTheme="minorHAnsi" w:eastAsiaTheme="minorHAnsi" w:hAnsiTheme="minorHAnsi" w:cstheme="minorBidi"/>
          <w:color w:val="auto"/>
        </w:rPr>
        <w:commentReference w:id="57"/>
      </w:r>
      <w:bookmarkEnd w:id="56"/>
    </w:p>
    <w:p w14:paraId="05AF1412" w14:textId="5670EA19" w:rsidR="00B233B2" w:rsidRDefault="00B233B2" w:rsidP="00B233B2">
      <w:r>
        <w:t>Now that all three types of gas to liquid contactors are studied one by one, this section tries to compare some of the performance characteristics of the contactors.</w:t>
      </w:r>
    </w:p>
    <w:p w14:paraId="39C66F2C" w14:textId="2747AA64" w:rsidR="00B233B2" w:rsidRDefault="00B233B2" w:rsidP="00B233B2">
      <w:pPr>
        <w:rPr>
          <w:lang w:bidi="fa-IR"/>
        </w:rPr>
      </w:pPr>
      <w:r>
        <w:rPr>
          <w:lang w:bidi="fa-IR"/>
        </w:rPr>
        <w:t xml:space="preserve">An interesting correction was </w:t>
      </w:r>
      <w:r w:rsidR="005E6F2A">
        <w:rPr>
          <w:lang w:bidi="fa-IR"/>
        </w:rPr>
        <w:t xml:space="preserve">observed </w:t>
      </w:r>
      <w:r>
        <w:rPr>
          <w:lang w:bidi="fa-IR"/>
        </w:rPr>
        <w:t xml:space="preserve">between the number </w:t>
      </w:r>
      <w:r w:rsidR="005E6F2A">
        <w:rPr>
          <w:lang w:bidi="fa-IR"/>
        </w:rPr>
        <w:t>concentration of particles in the outlet of contactors</w:t>
      </w:r>
      <w:r>
        <w:rPr>
          <w:lang w:bidi="fa-IR"/>
        </w:rPr>
        <w:t xml:space="preserve"> and ambient CO2 (</w:t>
      </w:r>
      <w:proofErr w:type="spellStart"/>
      <w:r>
        <w:rPr>
          <w:lang w:bidi="fa-IR"/>
        </w:rPr>
        <w:t>nc</w:t>
      </w:r>
      <w:proofErr w:type="spellEnd"/>
      <w:r>
        <w:rPr>
          <w:lang w:bidi="fa-IR"/>
        </w:rPr>
        <w:t xml:space="preserve"> and CO2in). The correlation is real and statistically significant. But a more profound investigation showed that the correlation is due to the traffic in the </w:t>
      </w:r>
      <w:r w:rsidR="005E6F2A">
        <w:rPr>
          <w:lang w:bidi="fa-IR"/>
        </w:rPr>
        <w:t>surrounding</w:t>
      </w:r>
      <w:r>
        <w:rPr>
          <w:lang w:bidi="fa-IR"/>
        </w:rPr>
        <w:t xml:space="preserve"> area. When there is more traffic the </w:t>
      </w:r>
      <w:r w:rsidR="005E6F2A">
        <w:rPr>
          <w:lang w:bidi="fa-IR"/>
        </w:rPr>
        <w:t>concentrating</w:t>
      </w:r>
      <w:r>
        <w:rPr>
          <w:lang w:bidi="fa-IR"/>
        </w:rPr>
        <w:t xml:space="preserve"> of CO2 goes up </w:t>
      </w:r>
      <w:proofErr w:type="gramStart"/>
      <w:r>
        <w:rPr>
          <w:lang w:bidi="fa-IR"/>
        </w:rPr>
        <w:t>and also</w:t>
      </w:r>
      <w:proofErr w:type="gramEnd"/>
      <w:r>
        <w:rPr>
          <w:lang w:bidi="fa-IR"/>
        </w:rPr>
        <w:t xml:space="preserve"> the number </w:t>
      </w:r>
      <w:r w:rsidR="005E6F2A">
        <w:rPr>
          <w:lang w:bidi="fa-IR"/>
        </w:rPr>
        <w:t>concentration</w:t>
      </w:r>
      <w:r>
        <w:rPr>
          <w:lang w:bidi="fa-IR"/>
        </w:rPr>
        <w:t xml:space="preserve"> of nanoparticles increases. </w:t>
      </w:r>
    </w:p>
    <w:p w14:paraId="44D1A57C" w14:textId="7F688D78" w:rsidR="00B233B2" w:rsidRPr="00B233B2" w:rsidRDefault="0028271E" w:rsidP="00B233B2">
      <w:r>
        <w:rPr>
          <w:noProof/>
        </w:rPr>
        <w:drawing>
          <wp:inline distT="0" distB="0" distL="0" distR="0" wp14:anchorId="69082BCD" wp14:editId="34B298E9">
            <wp:extent cx="5731510" cy="3950970"/>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3950970"/>
                    </a:xfrm>
                    <a:prstGeom prst="rect">
                      <a:avLst/>
                    </a:prstGeom>
                  </pic:spPr>
                </pic:pic>
              </a:graphicData>
            </a:graphic>
          </wp:inline>
        </w:drawing>
      </w:r>
    </w:p>
    <w:p w14:paraId="53E2F9D0" w14:textId="77777777" w:rsidR="007013C5" w:rsidRDefault="00B256DC" w:rsidP="007013C5">
      <w:pPr>
        <w:keepNext/>
      </w:pPr>
      <w:r>
        <w:rPr>
          <w:noProof/>
          <w:lang w:bidi="fa-IR"/>
        </w:rPr>
        <w:drawing>
          <wp:inline distT="0" distB="0" distL="0" distR="0" wp14:anchorId="1E0A11B2" wp14:editId="7CAFBBB3">
            <wp:extent cx="5731510" cy="4785360"/>
            <wp:effectExtent l="0" t="0" r="2540" b="0"/>
            <wp:docPr id="19" name="Picture 1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scatter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1510" cy="4785360"/>
                    </a:xfrm>
                    <a:prstGeom prst="rect">
                      <a:avLst/>
                    </a:prstGeom>
                  </pic:spPr>
                </pic:pic>
              </a:graphicData>
            </a:graphic>
          </wp:inline>
        </w:drawing>
      </w:r>
      <w:commentRangeStart w:id="58"/>
      <w:commentRangeEnd w:id="58"/>
      <w:r w:rsidR="00EB25AC">
        <w:rPr>
          <w:rStyle w:val="CommentReference"/>
        </w:rPr>
        <w:commentReference w:id="58"/>
      </w:r>
    </w:p>
    <w:p w14:paraId="459693CD" w14:textId="20A68207" w:rsidR="007013C5" w:rsidRDefault="007013C5" w:rsidP="007013C5">
      <w:pPr>
        <w:pStyle w:val="Caption"/>
      </w:pPr>
      <w:r>
        <w:t xml:space="preserve">Figure </w:t>
      </w:r>
      <w:r w:rsidR="004560A2">
        <w:fldChar w:fldCharType="begin"/>
      </w:r>
      <w:r w:rsidR="004560A2">
        <w:instrText xml:space="preserve"> SEQ Figure \* ARABIC </w:instrText>
      </w:r>
      <w:r w:rsidR="004560A2">
        <w:fldChar w:fldCharType="separate"/>
      </w:r>
      <w:r w:rsidR="00BB422D">
        <w:rPr>
          <w:noProof/>
        </w:rPr>
        <w:t>14</w:t>
      </w:r>
      <w:r w:rsidR="004560A2">
        <w:rPr>
          <w:noProof/>
        </w:rPr>
        <w:fldChar w:fldCharType="end"/>
      </w:r>
      <w:r>
        <w:t>, correlation between ambient carbon dioxide on particle count</w:t>
      </w:r>
    </w:p>
    <w:p w14:paraId="00D9CECE" w14:textId="64F25030" w:rsidR="00B233B2" w:rsidRDefault="00B233B2">
      <w:r>
        <w:br w:type="page"/>
      </w:r>
    </w:p>
    <w:p w14:paraId="19E88B4D" w14:textId="7D4FE3A6" w:rsidR="00B233B2" w:rsidRPr="00B233B2" w:rsidRDefault="00B233B2" w:rsidP="00B233B2">
      <w:r>
        <w:lastRenderedPageBreak/>
        <w:t xml:space="preserve">Figure 16 shows </w:t>
      </w:r>
      <w:r w:rsidR="00D22E86">
        <w:t xml:space="preserve">the </w:t>
      </w:r>
      <w:r>
        <w:t xml:space="preserve">total particle </w:t>
      </w:r>
      <w:r w:rsidR="005E6F2A">
        <w:t>number concentration of the three cont</w:t>
      </w:r>
      <w:r w:rsidR="00D22E86">
        <w:t>r</w:t>
      </w:r>
      <w:r w:rsidR="005E6F2A">
        <w:t xml:space="preserve">actors. It shows that the </w:t>
      </w:r>
      <w:r w:rsidR="00D22E86">
        <w:t>packed column</w:t>
      </w:r>
      <w:r w:rsidR="005E6F2A">
        <w:t xml:space="preserve"> caused considerably more particles followed by the cooling tower and RLS. One reason for this observation </w:t>
      </w:r>
      <w:commentRangeStart w:id="59"/>
      <w:r w:rsidR="005E6F2A">
        <w:t xml:space="preserve">is the fact that </w:t>
      </w:r>
      <w:r w:rsidR="00D22E86">
        <w:t>the packed column</w:t>
      </w:r>
      <w:r w:rsidR="005E6F2A">
        <w:t xml:space="preserve"> with random packing provided the largest surface area </w:t>
      </w:r>
      <w:r w:rsidR="0070659A">
        <w:t>and</w:t>
      </w:r>
      <w:r w:rsidR="005E6F2A">
        <w:t xml:space="preserve"> caused the highest pressure</w:t>
      </w:r>
      <w:r w:rsidR="00D22E86">
        <w:t xml:space="preserve"> </w:t>
      </w:r>
      <w:proofErr w:type="gramStart"/>
      <w:r w:rsidR="0070659A">
        <w:t>drop</w:t>
      </w:r>
      <w:proofErr w:type="gramEnd"/>
      <w:r w:rsidR="005E6F2A">
        <w:t>. On the contrary in RLS, where packings or fill-blocks are non-existent, caused the lowest pressure</w:t>
      </w:r>
      <w:r w:rsidR="0070659A">
        <w:t>-</w:t>
      </w:r>
      <w:r w:rsidR="005E6F2A">
        <w:t xml:space="preserve">drop, and smallest surface area and the least </w:t>
      </w:r>
      <w:r w:rsidR="0070659A">
        <w:t>number</w:t>
      </w:r>
      <w:r w:rsidR="005E6F2A">
        <w:t xml:space="preserve"> of particles. </w:t>
      </w:r>
      <w:commentRangeEnd w:id="59"/>
      <w:r w:rsidR="00350D69">
        <w:rPr>
          <w:rStyle w:val="CommentReference"/>
        </w:rPr>
        <w:commentReference w:id="59"/>
      </w:r>
    </w:p>
    <w:p w14:paraId="5EBF8180" w14:textId="1D1A053D" w:rsidR="007013C5" w:rsidRDefault="00BB422D" w:rsidP="007013C5">
      <w:pPr>
        <w:keepNext/>
      </w:pPr>
      <w:r>
        <w:rPr>
          <w:noProof/>
        </w:rPr>
        <w:drawing>
          <wp:inline distT="0" distB="0" distL="0" distR="0" wp14:anchorId="0A47BD78" wp14:editId="3A3B5139">
            <wp:extent cx="5731510" cy="3917950"/>
            <wp:effectExtent l="0" t="0" r="2540" b="635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3917950"/>
                    </a:xfrm>
                    <a:prstGeom prst="rect">
                      <a:avLst/>
                    </a:prstGeom>
                  </pic:spPr>
                </pic:pic>
              </a:graphicData>
            </a:graphic>
          </wp:inline>
        </w:drawing>
      </w:r>
    </w:p>
    <w:p w14:paraId="73D80541" w14:textId="272FAF15" w:rsidR="007013C5" w:rsidRDefault="007013C5" w:rsidP="007013C5">
      <w:pPr>
        <w:pStyle w:val="Caption"/>
      </w:pPr>
      <w:r>
        <w:t xml:space="preserve">Figure </w:t>
      </w:r>
      <w:r w:rsidR="004560A2">
        <w:fldChar w:fldCharType="begin"/>
      </w:r>
      <w:r w:rsidR="004560A2">
        <w:instrText xml:space="preserve"> SEQ Figure \* ARABIC </w:instrText>
      </w:r>
      <w:r w:rsidR="004560A2">
        <w:fldChar w:fldCharType="separate"/>
      </w:r>
      <w:r w:rsidR="00BB422D">
        <w:rPr>
          <w:noProof/>
        </w:rPr>
        <w:t>15</w:t>
      </w:r>
      <w:r w:rsidR="004560A2">
        <w:rPr>
          <w:noProof/>
        </w:rPr>
        <w:fldChar w:fldCharType="end"/>
      </w:r>
      <w:r>
        <w:t xml:space="preserve">, </w:t>
      </w:r>
      <w:r w:rsidR="00D22E86">
        <w:t xml:space="preserve">the </w:t>
      </w:r>
      <w:r>
        <w:t>effect of using different air cap</w:t>
      </w:r>
      <w:r w:rsidR="005E6F2A">
        <w:t>t</w:t>
      </w:r>
      <w:r>
        <w:t>ure devices on nanoparticle count</w:t>
      </w:r>
    </w:p>
    <w:p w14:paraId="2FBF726A" w14:textId="5E9507D9" w:rsidR="005E6F2A" w:rsidRDefault="005E6F2A">
      <w:r>
        <w:br w:type="page"/>
      </w:r>
    </w:p>
    <w:p w14:paraId="165B0AA4" w14:textId="47398A54" w:rsidR="005E6F2A" w:rsidRPr="005E6F2A" w:rsidRDefault="005E6F2A" w:rsidP="005E6F2A">
      <w:r>
        <w:lastRenderedPageBreak/>
        <w:t xml:space="preserve">Figure 17 compares the </w:t>
      </w:r>
      <w:r w:rsidR="00BD0840">
        <w:t>contactors</w:t>
      </w:r>
      <w:r>
        <w:t xml:space="preserve"> in terms of solvent drift. Although </w:t>
      </w:r>
      <w:r w:rsidR="00D22E86">
        <w:t xml:space="preserve">the </w:t>
      </w:r>
      <w:r>
        <w:t xml:space="preserve">cooling tower resulted in </w:t>
      </w:r>
      <w:r w:rsidR="00D22E86">
        <w:t xml:space="preserve">a </w:t>
      </w:r>
      <w:r>
        <w:t>fewer number of particles, the drift out</w:t>
      </w:r>
      <w:r w:rsidR="00BD0840">
        <w:t xml:space="preserve"> of the cooling tower was more than the </w:t>
      </w:r>
      <w:r w:rsidR="00D22E86">
        <w:t>packed column</w:t>
      </w:r>
      <w:r w:rsidR="00BD0840">
        <w:t xml:space="preserve"> and RLS. </w:t>
      </w:r>
      <w:commentRangeStart w:id="60"/>
      <w:commentRangeStart w:id="61"/>
      <w:commentRangeStart w:id="62"/>
      <w:r w:rsidR="00BD0840">
        <w:t>Here it is important to point out that 90 per</w:t>
      </w:r>
      <w:r w:rsidR="00D22E86">
        <w:t xml:space="preserve"> </w:t>
      </w:r>
      <w:r w:rsidR="00BD0840">
        <w:t>cent of the particle count comes from the particles that are smaller than 100 nm and interestingly they contribute to 10 per</w:t>
      </w:r>
      <w:r w:rsidR="00D22E86">
        <w:t xml:space="preserve"> </w:t>
      </w:r>
      <w:r w:rsidR="00BD0840">
        <w:t xml:space="preserve">cent of the total mass of the particulate matter emitted. </w:t>
      </w:r>
      <w:commentRangeEnd w:id="60"/>
      <w:r w:rsidR="00585395">
        <w:rPr>
          <w:rStyle w:val="CommentReference"/>
        </w:rPr>
        <w:commentReference w:id="60"/>
      </w:r>
      <w:commentRangeEnd w:id="61"/>
      <w:r w:rsidR="00BB422D">
        <w:rPr>
          <w:rStyle w:val="CommentReference"/>
        </w:rPr>
        <w:commentReference w:id="61"/>
      </w:r>
      <w:commentRangeEnd w:id="62"/>
      <w:r w:rsidR="00BB422D">
        <w:rPr>
          <w:rStyle w:val="CommentReference"/>
        </w:rPr>
        <w:commentReference w:id="62"/>
      </w:r>
      <w:r w:rsidR="0070659A">
        <w:t>it</w:t>
      </w:r>
      <w:r w:rsidR="00BD0840">
        <w:t xml:space="preserve"> seems that because both RLS and packed column were equipped with a cyclone, the larger droplets were effectively removed from the out-going stream while smaller particles escaped the cyclone. Whereas in the cooling tower, the demister </w:t>
      </w:r>
      <w:r w:rsidR="0070659A">
        <w:t>was</w:t>
      </w:r>
      <w:r w:rsidR="00BD0840">
        <w:t xml:space="preserve"> not able to remove larger particles as effectively. Perhaps if the height of the demister is increased it </w:t>
      </w:r>
      <w:r w:rsidR="0070659A">
        <w:t>can</w:t>
      </w:r>
      <w:r w:rsidR="00BD0840">
        <w:t xml:space="preserve"> perform better. </w:t>
      </w:r>
    </w:p>
    <w:p w14:paraId="39FAA808" w14:textId="5F345C83" w:rsidR="007013C5" w:rsidRDefault="00BB422D" w:rsidP="007013C5">
      <w:pPr>
        <w:keepNext/>
      </w:pPr>
      <w:r>
        <w:rPr>
          <w:noProof/>
        </w:rPr>
        <w:drawing>
          <wp:inline distT="0" distB="0" distL="0" distR="0" wp14:anchorId="76CE0865" wp14:editId="2C4A7FCB">
            <wp:extent cx="5731510" cy="3921760"/>
            <wp:effectExtent l="0" t="0" r="254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3921760"/>
                    </a:xfrm>
                    <a:prstGeom prst="rect">
                      <a:avLst/>
                    </a:prstGeom>
                  </pic:spPr>
                </pic:pic>
              </a:graphicData>
            </a:graphic>
          </wp:inline>
        </w:drawing>
      </w:r>
      <w:commentRangeStart w:id="63"/>
      <w:commentRangeStart w:id="64"/>
      <w:commentRangeStart w:id="65"/>
      <w:r w:rsidR="00B256DC">
        <w:rPr>
          <w:noProof/>
          <w:lang w:bidi="fa-IR"/>
        </w:rPr>
        <w:drawing>
          <wp:inline distT="0" distB="0" distL="0" distR="0" wp14:anchorId="151F974C" wp14:editId="04329E03">
            <wp:extent cx="5731510" cy="4785360"/>
            <wp:effectExtent l="0" t="0" r="2540" b="0"/>
            <wp:docPr id="21" name="Picture 2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ox and whisker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4785360"/>
                    </a:xfrm>
                    <a:prstGeom prst="rect">
                      <a:avLst/>
                    </a:prstGeom>
                  </pic:spPr>
                </pic:pic>
              </a:graphicData>
            </a:graphic>
          </wp:inline>
        </w:drawing>
      </w:r>
      <w:commentRangeEnd w:id="63"/>
      <w:r w:rsidR="00585395">
        <w:rPr>
          <w:rStyle w:val="CommentReference"/>
        </w:rPr>
        <w:commentReference w:id="63"/>
      </w:r>
      <w:commentRangeEnd w:id="64"/>
      <w:r>
        <w:rPr>
          <w:rStyle w:val="CommentReference"/>
        </w:rPr>
        <w:commentReference w:id="64"/>
      </w:r>
      <w:commentRangeEnd w:id="65"/>
      <w:r>
        <w:rPr>
          <w:rStyle w:val="CommentReference"/>
        </w:rPr>
        <w:commentReference w:id="65"/>
      </w:r>
    </w:p>
    <w:p w14:paraId="600D1EA2" w14:textId="529143ED" w:rsidR="007013C5" w:rsidRDefault="007013C5" w:rsidP="007013C5">
      <w:pPr>
        <w:pStyle w:val="Caption"/>
      </w:pPr>
      <w:r>
        <w:t xml:space="preserve">Figure </w:t>
      </w:r>
      <w:r w:rsidR="004560A2">
        <w:fldChar w:fldCharType="begin"/>
      </w:r>
      <w:r w:rsidR="004560A2">
        <w:instrText xml:space="preserve"> SEQ Figure \* ARABIC </w:instrText>
      </w:r>
      <w:r w:rsidR="004560A2">
        <w:fldChar w:fldCharType="separate"/>
      </w:r>
      <w:r w:rsidR="00BB422D">
        <w:rPr>
          <w:noProof/>
        </w:rPr>
        <w:t>16</w:t>
      </w:r>
      <w:r w:rsidR="004560A2">
        <w:rPr>
          <w:noProof/>
        </w:rPr>
        <w:fldChar w:fldCharType="end"/>
      </w:r>
      <w:r>
        <w:t xml:space="preserve">, </w:t>
      </w:r>
      <w:r w:rsidR="00D22E86">
        <w:t xml:space="preserve">the </w:t>
      </w:r>
      <w:r w:rsidRPr="00E26F7F">
        <w:t xml:space="preserve">effect of using </w:t>
      </w:r>
      <w:commentRangeStart w:id="66"/>
      <w:r w:rsidRPr="00E26F7F">
        <w:t xml:space="preserve">different </w:t>
      </w:r>
      <w:commentRangeEnd w:id="66"/>
      <w:r w:rsidR="00350D69">
        <w:rPr>
          <w:rStyle w:val="CommentReference"/>
          <w:i w:val="0"/>
          <w:iCs w:val="0"/>
          <w:color w:val="auto"/>
        </w:rPr>
        <w:commentReference w:id="66"/>
      </w:r>
      <w:r w:rsidRPr="00E26F7F">
        <w:t xml:space="preserve">air </w:t>
      </w:r>
      <w:r w:rsidR="0070659A" w:rsidRPr="00E26F7F">
        <w:t>capture</w:t>
      </w:r>
      <w:r w:rsidRPr="00E26F7F">
        <w:t xml:space="preserve"> devices on </w:t>
      </w:r>
      <w:r>
        <w:t>solvent drift</w:t>
      </w:r>
    </w:p>
    <w:p w14:paraId="6106EAB9" w14:textId="61679C03" w:rsidR="00BD0840" w:rsidRDefault="00BD0840">
      <w:r>
        <w:br w:type="page"/>
      </w:r>
    </w:p>
    <w:p w14:paraId="5ED91301" w14:textId="1EF84324" w:rsidR="00BD0840" w:rsidRPr="00BD0840" w:rsidRDefault="00D22E86" w:rsidP="00BD0840">
      <w:r>
        <w:lastRenderedPageBreak/>
        <w:t>F</w:t>
      </w:r>
      <w:r w:rsidR="00BD0840">
        <w:t xml:space="preserve">igure 18 confirms the findings of the previous figure. </w:t>
      </w:r>
      <w:r>
        <w:t>The m</w:t>
      </w:r>
      <w:r w:rsidR="00BD0840">
        <w:t>edian diameter of particles emitted from the cooling tower is more tha</w:t>
      </w:r>
      <w:r>
        <w:t>n</w:t>
      </w:r>
      <w:r w:rsidR="00BD0840">
        <w:t xml:space="preserve"> RLS and </w:t>
      </w:r>
      <w:r>
        <w:t>packed column</w:t>
      </w:r>
      <w:r w:rsidR="00BD0840">
        <w:t xml:space="preserve"> which </w:t>
      </w:r>
      <w:del w:id="67" w:author="Kiani, Ali (Energy, Newcastle)" w:date="2021-04-06T13:27:00Z">
        <w:r w:rsidR="00BD0840" w:rsidDel="00350D69">
          <w:delText xml:space="preserve">corroborates </w:delText>
        </w:r>
      </w:del>
      <w:ins w:id="68" w:author="Kiani, Ali (Energy, Newcastle)" w:date="2021-04-06T13:27:00Z">
        <w:r w:rsidR="00350D69">
          <w:t xml:space="preserve">explain </w:t>
        </w:r>
      </w:ins>
      <w:r w:rsidR="00BD0840">
        <w:t xml:space="preserve">why drift from the cooling tower was more. </w:t>
      </w:r>
    </w:p>
    <w:p w14:paraId="524AA0C2" w14:textId="02D10F48" w:rsidR="007013C5" w:rsidRDefault="00BB422D" w:rsidP="007013C5">
      <w:pPr>
        <w:keepNext/>
      </w:pPr>
      <w:r>
        <w:rPr>
          <w:noProof/>
        </w:rPr>
        <w:drawing>
          <wp:inline distT="0" distB="0" distL="0" distR="0" wp14:anchorId="2943FC66" wp14:editId="44233B45">
            <wp:extent cx="5731510" cy="3924935"/>
            <wp:effectExtent l="0" t="0" r="254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3924935"/>
                    </a:xfrm>
                    <a:prstGeom prst="rect">
                      <a:avLst/>
                    </a:prstGeom>
                  </pic:spPr>
                </pic:pic>
              </a:graphicData>
            </a:graphic>
          </wp:inline>
        </w:drawing>
      </w:r>
    </w:p>
    <w:p w14:paraId="14061C6E" w14:textId="104AECC5" w:rsidR="007013C5" w:rsidRDefault="007013C5" w:rsidP="007013C5">
      <w:pPr>
        <w:pStyle w:val="Caption"/>
      </w:pPr>
      <w:r>
        <w:t xml:space="preserve">Figure </w:t>
      </w:r>
      <w:r w:rsidR="004560A2">
        <w:fldChar w:fldCharType="begin"/>
      </w:r>
      <w:r w:rsidR="004560A2">
        <w:instrText xml:space="preserve"> SEQ Figure \* ARABIC </w:instrText>
      </w:r>
      <w:r w:rsidR="004560A2">
        <w:fldChar w:fldCharType="separate"/>
      </w:r>
      <w:r w:rsidR="00BB422D">
        <w:rPr>
          <w:noProof/>
        </w:rPr>
        <w:t>17</w:t>
      </w:r>
      <w:r w:rsidR="004560A2">
        <w:rPr>
          <w:noProof/>
        </w:rPr>
        <w:fldChar w:fldCharType="end"/>
      </w:r>
      <w:r>
        <w:t xml:space="preserve">, </w:t>
      </w:r>
      <w:r w:rsidR="00D22E86">
        <w:t xml:space="preserve">the </w:t>
      </w:r>
      <w:r w:rsidRPr="00D372A9">
        <w:t xml:space="preserve">effect of using different air </w:t>
      </w:r>
      <w:r w:rsidR="0070659A" w:rsidRPr="00D372A9">
        <w:t>capture</w:t>
      </w:r>
      <w:r w:rsidRPr="00D372A9">
        <w:t xml:space="preserve"> devices on </w:t>
      </w:r>
      <w:r>
        <w:t xml:space="preserve">the </w:t>
      </w:r>
      <w:r w:rsidR="0070659A">
        <w:t>particulate</w:t>
      </w:r>
      <w:r>
        <w:t xml:space="preserve"> matter median diameter</w:t>
      </w:r>
    </w:p>
    <w:p w14:paraId="5B5C6E86" w14:textId="54537258" w:rsidR="00BD0840" w:rsidRDefault="00BD0840">
      <w:r>
        <w:br w:type="page"/>
      </w:r>
    </w:p>
    <w:p w14:paraId="240116B6" w14:textId="2FADBA17" w:rsidR="00BB422D" w:rsidRPr="003508DE" w:rsidRDefault="00BB422D" w:rsidP="00BB422D">
      <w:pPr>
        <w:pStyle w:val="Caption"/>
        <w:rPr>
          <w:noProof/>
          <w:lang w:bidi="fa-IR"/>
        </w:rPr>
      </w:pPr>
      <w:r w:rsidRPr="00BB422D">
        <w:lastRenderedPageBreak/>
        <w:drawing>
          <wp:inline distT="0" distB="0" distL="0" distR="0" wp14:anchorId="4FA2958D" wp14:editId="2B327881">
            <wp:extent cx="5731510" cy="3945890"/>
            <wp:effectExtent l="0" t="0" r="254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3945890"/>
                    </a:xfrm>
                    <a:prstGeom prst="rect">
                      <a:avLst/>
                    </a:prstGeom>
                  </pic:spPr>
                </pic:pic>
              </a:graphicData>
            </a:graphic>
          </wp:inline>
        </w:drawing>
      </w:r>
      <w:r w:rsidRPr="00BB422D">
        <w:t xml:space="preserve"> </w:t>
      </w:r>
      <w:r>
        <w:t xml:space="preserve">Figure </w:t>
      </w:r>
      <w:r>
        <w:fldChar w:fldCharType="begin"/>
      </w:r>
      <w:r>
        <w:instrText xml:space="preserve"> SEQ Figure \* ARABIC </w:instrText>
      </w:r>
      <w:r>
        <w:fldChar w:fldCharType="separate"/>
      </w:r>
      <w:r>
        <w:rPr>
          <w:noProof/>
        </w:rPr>
        <w:t>18</w:t>
      </w:r>
      <w:r>
        <w:rPr>
          <w:noProof/>
        </w:rPr>
        <w:fldChar w:fldCharType="end"/>
      </w:r>
      <w:r>
        <w:t>, effect of intake air velocity on the drift for the three contactors</w:t>
      </w:r>
    </w:p>
    <w:p w14:paraId="05F5C99B" w14:textId="58D10F6B" w:rsidR="00BD0840" w:rsidRDefault="0070659A">
      <w:r>
        <w:rPr>
          <w:noProof/>
        </w:rPr>
        <mc:AlternateContent>
          <mc:Choice Requires="wps">
            <w:drawing>
              <wp:anchor distT="0" distB="0" distL="114300" distR="114300" simplePos="0" relativeHeight="251660288" behindDoc="0" locked="0" layoutInCell="1" allowOverlap="1" wp14:anchorId="34E3C6D3" wp14:editId="2DA43B0A">
                <wp:simplePos x="0" y="0"/>
                <wp:positionH relativeFrom="margin">
                  <wp:align>right</wp:align>
                </wp:positionH>
                <wp:positionV relativeFrom="paragraph">
                  <wp:posOffset>6526428</wp:posOffset>
                </wp:positionV>
                <wp:extent cx="5731510" cy="635"/>
                <wp:effectExtent l="0" t="0" r="2540" b="0"/>
                <wp:wrapSquare wrapText="bothSides"/>
                <wp:docPr id="31" name="Text Box 3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B456E97" w14:textId="24AFE123" w:rsidR="00BB422D" w:rsidRPr="003508DE" w:rsidRDefault="00BB422D" w:rsidP="00C43E9B">
                            <w:pPr>
                              <w:pStyle w:val="Caption"/>
                              <w:rPr>
                                <w:noProof/>
                                <w:lang w:bidi="fa-IR"/>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4E3C6D3" id="_x0000_t202" coordsize="21600,21600" o:spt="202" path="m,l,21600r21600,l21600,xe">
                <v:stroke joinstyle="miter"/>
                <v:path gradientshapeok="t" o:connecttype="rect"/>
              </v:shapetype>
              <v:shape id="Text Box 31" o:spid="_x0000_s1026" type="#_x0000_t202" style="position:absolute;margin-left:400.1pt;margin-top:513.9pt;width:451.3pt;height:.05pt;z-index:2516602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" stroked="f">
                <v:textbox style="mso-fit-shape-to-text:t" inset="0,0,0,0">
                  <w:txbxContent>
                    <w:p w14:paraId="7B456E97" w14:textId="24AFE123" w:rsidR="00BB422D" w:rsidRPr="003508DE" w:rsidRDefault="00BB422D" w:rsidP="00C43E9B">
                      <w:pPr>
                        <w:pStyle w:val="Caption"/>
                        <w:rPr>
                          <w:noProof/>
                          <w:lang w:bidi="fa-IR"/>
                        </w:rPr>
                      </w:pPr>
                    </w:p>
                  </w:txbxContent>
                </v:textbox>
                <w10:wrap type="square" anchorx="margin"/>
              </v:shape>
            </w:pict>
          </mc:Fallback>
        </mc:AlternateContent>
      </w:r>
      <w:commentRangeStart w:id="69"/>
      <w:commentRangeEnd w:id="69"/>
      <w:r w:rsidR="004560A2">
        <w:rPr>
          <w:rStyle w:val="CommentReference"/>
        </w:rPr>
        <w:commentReference w:id="69"/>
      </w:r>
      <w:r w:rsidR="00C43E9B">
        <w:t xml:space="preserve">To sum up, figure 18 shows the effect of intake air on solvent drift categorised by the contactor, </w:t>
      </w:r>
      <w:r>
        <w:t>colour-</w:t>
      </w:r>
      <w:r w:rsidR="00C43E9B">
        <w:t xml:space="preserve">coded by packing type and sized by the flow rate. It is seen that intake air velocity plays </w:t>
      </w:r>
      <w:r w:rsidR="00D22E86">
        <w:t>a</w:t>
      </w:r>
      <w:r w:rsidR="00C43E9B">
        <w:t xml:space="preserve"> key role </w:t>
      </w:r>
      <w:r w:rsidR="00D22E86">
        <w:t>i</w:t>
      </w:r>
      <w:r w:rsidR="00C43E9B">
        <w:t>n the drift. The flow</w:t>
      </w:r>
      <w:r w:rsidR="00D22E86">
        <w:t xml:space="preserve"> </w:t>
      </w:r>
      <w:r w:rsidR="00C43E9B">
        <w:t xml:space="preserve">rate of the solvent did not </w:t>
      </w:r>
      <w:r>
        <w:t>show</w:t>
      </w:r>
      <w:r w:rsidR="00C43E9B">
        <w:t xml:space="preserve"> a statistically significant effect on the drift. From the figure, it can be deduced that </w:t>
      </w:r>
      <w:r w:rsidR="00D22E86">
        <w:t xml:space="preserve">the </w:t>
      </w:r>
      <w:r w:rsidR="00C43E9B">
        <w:t xml:space="preserve">cooling tower with the original fill-block and </w:t>
      </w:r>
      <w:r w:rsidR="00D22E86">
        <w:t>packed column</w:t>
      </w:r>
      <w:r w:rsidR="00C43E9B">
        <w:t xml:space="preserve"> with high flow plastic packing might be </w:t>
      </w:r>
      <w:r>
        <w:t>preferable</w:t>
      </w:r>
      <w:r w:rsidR="00C43E9B">
        <w:t xml:space="preserve"> over the other packings and </w:t>
      </w:r>
      <w:r>
        <w:t>contactors</w:t>
      </w:r>
      <w:r w:rsidR="00C43E9B">
        <w:t xml:space="preserve">. The RLS flowrate was almost five times the highest flow rate in the </w:t>
      </w:r>
      <w:r w:rsidR="00D22E86">
        <w:t>packed column</w:t>
      </w:r>
      <w:r w:rsidR="00C43E9B">
        <w:t xml:space="preserve"> and almost ten times</w:t>
      </w:r>
      <w:r w:rsidR="00D22E86">
        <w:t xml:space="preserve"> </w:t>
      </w:r>
      <w:r w:rsidR="00C43E9B">
        <w:t>higher tha</w:t>
      </w:r>
      <w:r w:rsidR="00D22E86">
        <w:t>n</w:t>
      </w:r>
      <w:r w:rsidR="00C43E9B">
        <w:t xml:space="preserve"> that of </w:t>
      </w:r>
      <w:r w:rsidR="00D22E86">
        <w:t xml:space="preserve">the </w:t>
      </w:r>
      <w:r w:rsidR="00C43E9B">
        <w:t xml:space="preserve">cooling tower. Stainless still packing showed that they will cause </w:t>
      </w:r>
      <w:r w:rsidR="00D22E86">
        <w:t>the</w:t>
      </w:r>
      <w:r w:rsidR="00C43E9B">
        <w:t xml:space="preserve"> smallest solvent </w:t>
      </w:r>
      <w:commentRangeStart w:id="70"/>
      <w:r w:rsidR="00C43E9B">
        <w:t>drift</w:t>
      </w:r>
      <w:commentRangeEnd w:id="70"/>
      <w:r w:rsidR="004560A2">
        <w:rPr>
          <w:rStyle w:val="CommentReference"/>
        </w:rPr>
        <w:commentReference w:id="70"/>
      </w:r>
      <w:r w:rsidR="00C43E9B">
        <w:t xml:space="preserve">, but they also caused the highest </w:t>
      </w:r>
      <w:r>
        <w:t>pressure-</w:t>
      </w:r>
      <w:r w:rsidR="00C43E9B">
        <w:t>drop</w:t>
      </w:r>
      <w:r>
        <w:t xml:space="preserve"> which limits the maximum achievable flow</w:t>
      </w:r>
      <w:r w:rsidR="00D22E86">
        <w:t xml:space="preserve"> </w:t>
      </w:r>
      <w:r>
        <w:t>rate.</w:t>
      </w:r>
    </w:p>
    <w:p w14:paraId="16A120D3" w14:textId="77777777" w:rsidR="00BB422D" w:rsidRDefault="00BB422D" w:rsidP="00BB422D">
      <w:pPr>
        <w:keepNext/>
      </w:pPr>
      <w:r>
        <w:rPr>
          <w:noProof/>
        </w:rPr>
        <w:drawing>
          <wp:inline distT="0" distB="0" distL="0" distR="0" wp14:anchorId="27A95362" wp14:editId="506E8E10">
            <wp:extent cx="5731510" cy="393192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3931920"/>
                    </a:xfrm>
                    <a:prstGeom prst="rect">
                      <a:avLst/>
                    </a:prstGeom>
                  </pic:spPr>
                </pic:pic>
              </a:graphicData>
            </a:graphic>
          </wp:inline>
        </w:drawing>
      </w:r>
    </w:p>
    <w:p w14:paraId="2B216BFC" w14:textId="64A2C509" w:rsidR="0070659A" w:rsidRDefault="00BB422D" w:rsidP="00BB422D">
      <w:pPr>
        <w:pStyle w:val="Caption"/>
        <w:rPr>
          <w:lang w:bidi="fa-IR"/>
        </w:rPr>
      </w:pPr>
      <w:r>
        <w:t xml:space="preserve">Figure </w:t>
      </w:r>
      <w:r>
        <w:fldChar w:fldCharType="begin"/>
      </w:r>
      <w:r>
        <w:instrText xml:space="preserve"> SEQ Figure \* ARABIC </w:instrText>
      </w:r>
      <w:r>
        <w:fldChar w:fldCharType="separate"/>
      </w:r>
      <w:r>
        <w:rPr>
          <w:noProof/>
        </w:rPr>
        <w:t>19</w:t>
      </w:r>
      <w:r>
        <w:fldChar w:fldCharType="end"/>
      </w:r>
      <w:r>
        <w:t xml:space="preserve"> Solvent loss rate VS airflow rate for </w:t>
      </w:r>
      <w:proofErr w:type="spellStart"/>
      <w:r>
        <w:t>dirrent</w:t>
      </w:r>
      <w:proofErr w:type="spellEnd"/>
      <w:r>
        <w:t xml:space="preserve"> contactors</w:t>
      </w:r>
    </w:p>
    <w:p w14:paraId="583171D8" w14:textId="5F5E49D9" w:rsidR="00BB422D" w:rsidRDefault="00BB422D">
      <w:pPr>
        <w:rPr>
          <w:lang w:bidi="fa-IR"/>
        </w:rPr>
      </w:pPr>
      <w:bookmarkStart w:id="71" w:name="_Toc73970078"/>
      <w:r>
        <w:rPr>
          <w:lang w:bidi="fa-IR"/>
        </w:rPr>
        <w:br w:type="page"/>
      </w:r>
    </w:p>
    <w:p w14:paraId="3F43FE1F" w14:textId="54CBC744" w:rsidR="008A079B" w:rsidRDefault="008A079B">
      <w:pPr>
        <w:rPr>
          <w:lang w:bidi="fa-IR"/>
        </w:rPr>
      </w:pPr>
      <w:proofErr w:type="gramStart"/>
      <w:r>
        <w:rPr>
          <w:lang w:bidi="fa-IR"/>
        </w:rPr>
        <w:t>Table  one</w:t>
      </w:r>
      <w:proofErr w:type="gramEnd"/>
      <w:r>
        <w:rPr>
          <w:lang w:bidi="fa-IR"/>
        </w:rPr>
        <w:t xml:space="preserve"> shows averaged values for solvent loss, solvent drift and CO2 </w:t>
      </w:r>
      <w:proofErr w:type="spellStart"/>
      <w:r>
        <w:rPr>
          <w:lang w:bidi="fa-IR"/>
        </w:rPr>
        <w:t>abrorbtion</w:t>
      </w:r>
      <w:proofErr w:type="spellEnd"/>
      <w:r>
        <w:rPr>
          <w:lang w:bidi="fa-IR"/>
        </w:rPr>
        <w:t xml:space="preserve"> percentage for all tested cases. Rows are sorted </w:t>
      </w:r>
      <w:proofErr w:type="spellStart"/>
      <w:r>
        <w:rPr>
          <w:lang w:bidi="fa-IR"/>
        </w:rPr>
        <w:t>iin</w:t>
      </w:r>
      <w:proofErr w:type="spellEnd"/>
      <w:r>
        <w:rPr>
          <w:lang w:bidi="fa-IR"/>
        </w:rPr>
        <w:t xml:space="preserve"> descending order by the CO2 </w:t>
      </w:r>
      <w:proofErr w:type="spellStart"/>
      <w:r>
        <w:rPr>
          <w:lang w:bidi="fa-IR"/>
        </w:rPr>
        <w:t>aborbtion</w:t>
      </w:r>
      <w:proofErr w:type="spellEnd"/>
      <w:r>
        <w:rPr>
          <w:lang w:bidi="fa-IR"/>
        </w:rPr>
        <w:t xml:space="preserve"> value. </w:t>
      </w:r>
    </w:p>
    <w:p w14:paraId="406DD001" w14:textId="150C3E5D" w:rsidR="00323D9F" w:rsidRDefault="00323D9F" w:rsidP="00323D9F">
      <w:pPr>
        <w:pStyle w:val="Caption"/>
        <w:keepNext/>
      </w:pPr>
      <w:r>
        <w:t xml:space="preserve">Table </w:t>
      </w:r>
      <w:r>
        <w:fldChar w:fldCharType="begin"/>
      </w:r>
      <w:r>
        <w:instrText xml:space="preserve"> SEQ Table \* ARABIC </w:instrText>
      </w:r>
      <w:r>
        <w:fldChar w:fldCharType="separate"/>
      </w:r>
      <w:r>
        <w:rPr>
          <w:noProof/>
        </w:rPr>
        <w:t>1</w:t>
      </w:r>
      <w:r>
        <w:fldChar w:fldCharType="end"/>
      </w:r>
      <w:r>
        <w:t xml:space="preserve"> parameters affecting CO2 </w:t>
      </w:r>
      <w:proofErr w:type="spellStart"/>
      <w:r>
        <w:t>absorbtion</w:t>
      </w:r>
      <w:proofErr w:type="spellEnd"/>
      <w:r>
        <w:t xml:space="preserve"> and solvent loss</w:t>
      </w:r>
    </w:p>
    <w:tbl>
      <w:tblPr>
        <w:tblStyle w:val="GridTable4-Accent1"/>
        <w:tblW w:w="10701" w:type="dxa"/>
        <w:tblLook w:val="04A0" w:firstRow="1" w:lastRow="0" w:firstColumn="1" w:lastColumn="0" w:noHBand="0" w:noVBand="1"/>
      </w:tblPr>
      <w:tblGrid>
        <w:gridCol w:w="846"/>
        <w:gridCol w:w="1276"/>
        <w:gridCol w:w="1286"/>
        <w:gridCol w:w="975"/>
        <w:gridCol w:w="1028"/>
        <w:gridCol w:w="948"/>
        <w:gridCol w:w="1433"/>
        <w:gridCol w:w="1417"/>
        <w:gridCol w:w="1492"/>
      </w:tblGrid>
      <w:tr w:rsidR="00BB422D" w:rsidRPr="00BB422D" w14:paraId="6322ED1B" w14:textId="77777777" w:rsidTr="008A079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4024F4F5" w14:textId="06DA2D34" w:rsidR="00BB422D" w:rsidRPr="00BB422D" w:rsidRDefault="00323D9F" w:rsidP="00BB422D">
            <w:pPr>
              <w:rPr>
                <w:rFonts w:ascii="Calibri" w:eastAsia="Times New Roman" w:hAnsi="Calibri" w:cs="Calibri"/>
                <w:color w:val="000000"/>
                <w:lang w:eastAsia="en-AU"/>
              </w:rPr>
            </w:pPr>
            <w:r w:rsidRPr="00BB422D">
              <w:rPr>
                <w:rFonts w:ascii="Calibri" w:eastAsia="Times New Roman" w:hAnsi="Calibri" w:cs="Calibri"/>
                <w:color w:val="000000"/>
                <w:lang w:eastAsia="en-AU"/>
              </w:rPr>
              <w:t>D</w:t>
            </w:r>
            <w:r w:rsidR="00BB422D" w:rsidRPr="00BB422D">
              <w:rPr>
                <w:rFonts w:ascii="Calibri" w:eastAsia="Times New Roman" w:hAnsi="Calibri" w:cs="Calibri"/>
                <w:color w:val="000000"/>
                <w:lang w:eastAsia="en-AU"/>
              </w:rPr>
              <w:t>evice</w:t>
            </w:r>
            <w:r>
              <w:rPr>
                <w:rFonts w:ascii="Calibri" w:eastAsia="Times New Roman" w:hAnsi="Calibri" w:cs="Calibri"/>
                <w:color w:val="000000"/>
                <w:lang w:eastAsia="en-AU"/>
              </w:rPr>
              <w:t xml:space="preserve"> Type</w:t>
            </w:r>
          </w:p>
        </w:tc>
        <w:tc>
          <w:tcPr>
            <w:tcW w:w="1276" w:type="dxa"/>
            <w:noWrap/>
            <w:hideMark/>
          </w:tcPr>
          <w:p w14:paraId="68CAE7FE" w14:textId="77777777" w:rsidR="00BB422D" w:rsidRDefault="00323D9F" w:rsidP="00BB422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lang w:eastAsia="en-AU"/>
              </w:rPr>
            </w:pPr>
            <w:r>
              <w:rPr>
                <w:rFonts w:ascii="Calibri" w:eastAsia="Times New Roman" w:hAnsi="Calibri" w:cs="Calibri"/>
                <w:color w:val="000000"/>
                <w:lang w:eastAsia="en-AU"/>
              </w:rPr>
              <w:t>P</w:t>
            </w:r>
            <w:r w:rsidR="00BB422D" w:rsidRPr="00BB422D">
              <w:rPr>
                <w:rFonts w:ascii="Calibri" w:eastAsia="Times New Roman" w:hAnsi="Calibri" w:cs="Calibri"/>
                <w:color w:val="000000"/>
                <w:lang w:eastAsia="en-AU"/>
              </w:rPr>
              <w:t>acking</w:t>
            </w:r>
          </w:p>
          <w:p w14:paraId="64D625B5" w14:textId="6433996C" w:rsidR="00323D9F" w:rsidRPr="00BB422D" w:rsidRDefault="00323D9F" w:rsidP="00BB422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Type</w:t>
            </w:r>
          </w:p>
        </w:tc>
        <w:tc>
          <w:tcPr>
            <w:tcW w:w="1286" w:type="dxa"/>
            <w:noWrap/>
            <w:hideMark/>
          </w:tcPr>
          <w:p w14:paraId="115BED95" w14:textId="77777777" w:rsidR="00BB422D" w:rsidRDefault="00323D9F" w:rsidP="00BB422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lang w:eastAsia="en-AU"/>
              </w:rPr>
            </w:pPr>
            <w:r>
              <w:rPr>
                <w:rFonts w:ascii="Calibri" w:eastAsia="Times New Roman" w:hAnsi="Calibri" w:cs="Calibri"/>
                <w:color w:val="000000"/>
                <w:lang w:eastAsia="en-AU"/>
              </w:rPr>
              <w:t>D</w:t>
            </w:r>
            <w:r w:rsidR="00BB422D" w:rsidRPr="00BB422D">
              <w:rPr>
                <w:rFonts w:ascii="Calibri" w:eastAsia="Times New Roman" w:hAnsi="Calibri" w:cs="Calibri"/>
                <w:color w:val="000000"/>
                <w:lang w:eastAsia="en-AU"/>
              </w:rPr>
              <w:t>is</w:t>
            </w:r>
            <w:r>
              <w:rPr>
                <w:rFonts w:ascii="Calibri" w:eastAsia="Times New Roman" w:hAnsi="Calibri" w:cs="Calibri"/>
                <w:color w:val="000000"/>
                <w:lang w:eastAsia="en-AU"/>
              </w:rPr>
              <w:t>tributor</w:t>
            </w:r>
          </w:p>
          <w:p w14:paraId="06716E45" w14:textId="7C78659C" w:rsidR="00323D9F" w:rsidRPr="00BB422D" w:rsidRDefault="00323D9F" w:rsidP="00BB422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Type</w:t>
            </w:r>
          </w:p>
        </w:tc>
        <w:tc>
          <w:tcPr>
            <w:tcW w:w="975" w:type="dxa"/>
            <w:noWrap/>
            <w:hideMark/>
          </w:tcPr>
          <w:p w14:paraId="13DD8226" w14:textId="77777777" w:rsidR="00BB422D" w:rsidRDefault="00323D9F" w:rsidP="00BB422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lang w:eastAsia="en-AU"/>
              </w:rPr>
            </w:pPr>
            <w:r>
              <w:rPr>
                <w:rFonts w:ascii="Calibri" w:eastAsia="Times New Roman" w:hAnsi="Calibri" w:cs="Calibri"/>
                <w:color w:val="000000"/>
                <w:lang w:eastAsia="en-AU"/>
              </w:rPr>
              <w:t>Solvent</w:t>
            </w:r>
          </w:p>
          <w:p w14:paraId="489FF48E" w14:textId="2C1AB79F" w:rsidR="00323D9F" w:rsidRPr="00BB422D" w:rsidRDefault="00323D9F" w:rsidP="00BB422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Type</w:t>
            </w:r>
          </w:p>
        </w:tc>
        <w:tc>
          <w:tcPr>
            <w:tcW w:w="1028" w:type="dxa"/>
            <w:noWrap/>
            <w:hideMark/>
          </w:tcPr>
          <w:p w14:paraId="0ABC9CB4" w14:textId="77777777" w:rsidR="00BB422D" w:rsidRDefault="00323D9F" w:rsidP="00BB422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lang w:eastAsia="en-AU"/>
              </w:rPr>
            </w:pPr>
            <w:r>
              <w:rPr>
                <w:rFonts w:ascii="Calibri" w:eastAsia="Times New Roman" w:hAnsi="Calibri" w:cs="Calibri"/>
                <w:color w:val="000000"/>
                <w:lang w:eastAsia="en-AU"/>
              </w:rPr>
              <w:t>Solvent Flowrate</w:t>
            </w:r>
          </w:p>
          <w:p w14:paraId="3B75BADC" w14:textId="0094873C" w:rsidR="00323D9F" w:rsidRPr="00BB422D" w:rsidRDefault="00323D9F" w:rsidP="00BB422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lit/min)</w:t>
            </w:r>
          </w:p>
        </w:tc>
        <w:tc>
          <w:tcPr>
            <w:tcW w:w="948" w:type="dxa"/>
            <w:noWrap/>
            <w:hideMark/>
          </w:tcPr>
          <w:p w14:paraId="587B9C12" w14:textId="5EF924F1" w:rsidR="00323D9F" w:rsidRDefault="00323D9F" w:rsidP="00BB422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lang w:eastAsia="en-AU"/>
              </w:rPr>
            </w:pPr>
            <w:r w:rsidRPr="00BB422D">
              <w:rPr>
                <w:rFonts w:ascii="Calibri" w:eastAsia="Times New Roman" w:hAnsi="Calibri" w:cs="Calibri"/>
                <w:color w:val="000000"/>
                <w:lang w:eastAsia="en-AU"/>
              </w:rPr>
              <w:t>A</w:t>
            </w:r>
            <w:r w:rsidR="00BB422D" w:rsidRPr="00BB422D">
              <w:rPr>
                <w:rFonts w:ascii="Calibri" w:eastAsia="Times New Roman" w:hAnsi="Calibri" w:cs="Calibri"/>
                <w:color w:val="000000"/>
                <w:lang w:eastAsia="en-AU"/>
              </w:rPr>
              <w:t>vg</w:t>
            </w:r>
          </w:p>
          <w:p w14:paraId="0153866A" w14:textId="77777777" w:rsidR="00BB422D" w:rsidRDefault="00323D9F" w:rsidP="00BB422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lang w:eastAsia="en-AU"/>
              </w:rPr>
            </w:pPr>
            <w:r>
              <w:rPr>
                <w:rFonts w:ascii="Calibri" w:eastAsia="Times New Roman" w:hAnsi="Calibri" w:cs="Calibri"/>
                <w:color w:val="000000"/>
                <w:lang w:eastAsia="en-AU"/>
              </w:rPr>
              <w:t>D</w:t>
            </w:r>
            <w:r w:rsidR="00BB422D" w:rsidRPr="00BB422D">
              <w:rPr>
                <w:rFonts w:ascii="Calibri" w:eastAsia="Times New Roman" w:hAnsi="Calibri" w:cs="Calibri"/>
                <w:color w:val="000000"/>
                <w:lang w:eastAsia="en-AU"/>
              </w:rPr>
              <w:t>rift</w:t>
            </w:r>
          </w:p>
          <w:p w14:paraId="2E8E6A81" w14:textId="321F19EE" w:rsidR="00323D9F" w:rsidRPr="00BB422D" w:rsidRDefault="00323D9F" w:rsidP="00BB422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mg/kg)</w:t>
            </w:r>
          </w:p>
        </w:tc>
        <w:tc>
          <w:tcPr>
            <w:tcW w:w="1433" w:type="dxa"/>
            <w:noWrap/>
            <w:hideMark/>
          </w:tcPr>
          <w:p w14:paraId="2198458A" w14:textId="367C1F0B" w:rsidR="00323D9F" w:rsidRDefault="00323D9F" w:rsidP="00BB422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lang w:eastAsia="en-AU"/>
              </w:rPr>
            </w:pPr>
            <w:r w:rsidRPr="00BB422D">
              <w:rPr>
                <w:rFonts w:ascii="Calibri" w:eastAsia="Times New Roman" w:hAnsi="Calibri" w:cs="Calibri"/>
                <w:color w:val="000000"/>
                <w:lang w:eastAsia="en-AU"/>
              </w:rPr>
              <w:t>A</w:t>
            </w:r>
            <w:r w:rsidR="00BB422D" w:rsidRPr="00BB422D">
              <w:rPr>
                <w:rFonts w:ascii="Calibri" w:eastAsia="Times New Roman" w:hAnsi="Calibri" w:cs="Calibri"/>
                <w:color w:val="000000"/>
                <w:lang w:eastAsia="en-AU"/>
              </w:rPr>
              <w:t>vg</w:t>
            </w:r>
          </w:p>
          <w:p w14:paraId="1EF3F4B5" w14:textId="77777777" w:rsidR="00BB422D" w:rsidRDefault="00323D9F" w:rsidP="00BB422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lang w:eastAsia="en-AU"/>
              </w:rPr>
            </w:pPr>
            <w:r w:rsidRPr="00BB422D">
              <w:rPr>
                <w:rFonts w:ascii="Calibri" w:eastAsia="Times New Roman" w:hAnsi="Calibri" w:cs="Calibri"/>
                <w:color w:val="000000"/>
                <w:lang w:eastAsia="en-AU"/>
              </w:rPr>
              <w:t>A</w:t>
            </w:r>
            <w:r w:rsidR="00BB422D" w:rsidRPr="00BB422D">
              <w:rPr>
                <w:rFonts w:ascii="Calibri" w:eastAsia="Times New Roman" w:hAnsi="Calibri" w:cs="Calibri"/>
                <w:color w:val="000000"/>
                <w:lang w:eastAsia="en-AU"/>
              </w:rPr>
              <w:t>irflow</w:t>
            </w:r>
            <w:r>
              <w:rPr>
                <w:rFonts w:ascii="Calibri" w:eastAsia="Times New Roman" w:hAnsi="Calibri" w:cs="Calibri"/>
                <w:color w:val="000000"/>
                <w:lang w:eastAsia="en-AU"/>
              </w:rPr>
              <w:t xml:space="preserve"> R</w:t>
            </w:r>
            <w:r w:rsidR="00BB422D" w:rsidRPr="00BB422D">
              <w:rPr>
                <w:rFonts w:ascii="Calibri" w:eastAsia="Times New Roman" w:hAnsi="Calibri" w:cs="Calibri"/>
                <w:color w:val="000000"/>
                <w:lang w:eastAsia="en-AU"/>
              </w:rPr>
              <w:t>ate</w:t>
            </w:r>
          </w:p>
          <w:p w14:paraId="2898B5E0" w14:textId="3AA1E171" w:rsidR="00323D9F" w:rsidRPr="00BB422D" w:rsidRDefault="00323D9F" w:rsidP="00BB422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m3/s)</w:t>
            </w:r>
          </w:p>
        </w:tc>
        <w:tc>
          <w:tcPr>
            <w:tcW w:w="1417" w:type="dxa"/>
            <w:noWrap/>
            <w:hideMark/>
          </w:tcPr>
          <w:p w14:paraId="7F13CBBD" w14:textId="77777777" w:rsidR="00323D9F" w:rsidRDefault="00323D9F" w:rsidP="00BB422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lang w:eastAsia="en-AU"/>
              </w:rPr>
            </w:pPr>
            <w:r>
              <w:rPr>
                <w:rFonts w:ascii="Calibri" w:eastAsia="Times New Roman" w:hAnsi="Calibri" w:cs="Calibri"/>
                <w:color w:val="000000"/>
                <w:lang w:eastAsia="en-AU"/>
              </w:rPr>
              <w:t>A</w:t>
            </w:r>
            <w:r w:rsidR="00BB422D" w:rsidRPr="00BB422D">
              <w:rPr>
                <w:rFonts w:ascii="Calibri" w:eastAsia="Times New Roman" w:hAnsi="Calibri" w:cs="Calibri"/>
                <w:color w:val="000000"/>
                <w:lang w:eastAsia="en-AU"/>
              </w:rPr>
              <w:t>vg</w:t>
            </w:r>
          </w:p>
          <w:p w14:paraId="44A96E3F" w14:textId="77777777" w:rsidR="00BB422D" w:rsidRDefault="00323D9F" w:rsidP="00BB422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lang w:eastAsia="en-AU"/>
              </w:rPr>
            </w:pPr>
            <w:r>
              <w:rPr>
                <w:rFonts w:ascii="Calibri" w:eastAsia="Times New Roman" w:hAnsi="Calibri" w:cs="Calibri"/>
                <w:color w:val="000000"/>
                <w:lang w:eastAsia="en-AU"/>
              </w:rPr>
              <w:t>S</w:t>
            </w:r>
            <w:r w:rsidR="00BB422D" w:rsidRPr="00BB422D">
              <w:rPr>
                <w:rFonts w:ascii="Calibri" w:eastAsia="Times New Roman" w:hAnsi="Calibri" w:cs="Calibri"/>
                <w:color w:val="000000"/>
                <w:lang w:eastAsia="en-AU"/>
              </w:rPr>
              <w:t>olvent</w:t>
            </w:r>
            <w:r>
              <w:rPr>
                <w:rFonts w:ascii="Calibri" w:eastAsia="Times New Roman" w:hAnsi="Calibri" w:cs="Calibri"/>
                <w:color w:val="000000"/>
                <w:lang w:eastAsia="en-AU"/>
              </w:rPr>
              <w:t xml:space="preserve"> L</w:t>
            </w:r>
            <w:r w:rsidR="00BB422D" w:rsidRPr="00BB422D">
              <w:rPr>
                <w:rFonts w:ascii="Calibri" w:eastAsia="Times New Roman" w:hAnsi="Calibri" w:cs="Calibri"/>
                <w:color w:val="000000"/>
                <w:lang w:eastAsia="en-AU"/>
              </w:rPr>
              <w:t>oss</w:t>
            </w:r>
          </w:p>
          <w:p w14:paraId="05861225" w14:textId="784DD412" w:rsidR="00323D9F" w:rsidRPr="00BB422D" w:rsidRDefault="00323D9F" w:rsidP="00BB422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mg/hr)</w:t>
            </w:r>
          </w:p>
        </w:tc>
        <w:tc>
          <w:tcPr>
            <w:tcW w:w="1492" w:type="dxa"/>
            <w:noWrap/>
            <w:hideMark/>
          </w:tcPr>
          <w:p w14:paraId="35EB2ACA" w14:textId="77777777" w:rsidR="00BB422D" w:rsidRDefault="00323D9F" w:rsidP="00323D9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lang w:eastAsia="en-AU"/>
              </w:rPr>
            </w:pPr>
            <w:r>
              <w:rPr>
                <w:rFonts w:ascii="Calibri" w:eastAsia="Times New Roman" w:hAnsi="Calibri" w:cs="Calibri"/>
                <w:color w:val="000000"/>
                <w:lang w:eastAsia="en-AU"/>
              </w:rPr>
              <w:t>A</w:t>
            </w:r>
            <w:r w:rsidR="00BB422D" w:rsidRPr="00BB422D">
              <w:rPr>
                <w:rFonts w:ascii="Calibri" w:eastAsia="Times New Roman" w:hAnsi="Calibri" w:cs="Calibri"/>
                <w:color w:val="000000"/>
                <w:lang w:eastAsia="en-AU"/>
              </w:rPr>
              <w:t>vg</w:t>
            </w:r>
            <w:r>
              <w:rPr>
                <w:rFonts w:ascii="Calibri" w:eastAsia="Times New Roman" w:hAnsi="Calibri" w:cs="Calibri"/>
                <w:color w:val="000000"/>
                <w:lang w:eastAsia="en-AU"/>
              </w:rPr>
              <w:t xml:space="preserve"> CO2 </w:t>
            </w:r>
          </w:p>
          <w:p w14:paraId="13567C1B" w14:textId="77777777" w:rsidR="00323D9F" w:rsidRDefault="00323D9F" w:rsidP="00323D9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color w:val="000000"/>
                <w:lang w:eastAsia="en-AU"/>
              </w:rPr>
            </w:pPr>
            <w:r>
              <w:rPr>
                <w:rFonts w:ascii="Calibri" w:eastAsia="Times New Roman" w:hAnsi="Calibri" w:cs="Calibri"/>
                <w:color w:val="000000"/>
                <w:lang w:eastAsia="en-AU"/>
              </w:rPr>
              <w:t>Absorption</w:t>
            </w:r>
          </w:p>
          <w:p w14:paraId="0372B8A9" w14:textId="066F4712" w:rsidR="00323D9F" w:rsidRPr="00BB422D" w:rsidRDefault="008A079B" w:rsidP="00323D9F">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Pr>
                <w:rFonts w:ascii="Calibri" w:eastAsia="Times New Roman" w:hAnsi="Calibri" w:cs="Calibri"/>
                <w:color w:val="000000"/>
                <w:lang w:eastAsia="en-AU"/>
              </w:rPr>
              <w:t>(%)</w:t>
            </w:r>
          </w:p>
        </w:tc>
      </w:tr>
      <w:tr w:rsidR="008A079B" w:rsidRPr="00BB422D" w14:paraId="75027077" w14:textId="77777777" w:rsidTr="008A079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4DEF0A1C" w14:textId="30E251CD" w:rsidR="008A079B" w:rsidRPr="00BB422D" w:rsidRDefault="008A079B" w:rsidP="008A079B">
            <w:pPr>
              <w:rPr>
                <w:rFonts w:ascii="Calibri" w:eastAsia="Times New Roman" w:hAnsi="Calibri" w:cs="Calibri"/>
                <w:color w:val="000000"/>
                <w:lang w:eastAsia="en-AU"/>
              </w:rPr>
            </w:pPr>
            <w:r w:rsidRPr="006E77E7">
              <w:t>pc</w:t>
            </w:r>
          </w:p>
        </w:tc>
        <w:tc>
          <w:tcPr>
            <w:tcW w:w="1276" w:type="dxa"/>
            <w:noWrap/>
            <w:hideMark/>
          </w:tcPr>
          <w:p w14:paraId="6663C430" w14:textId="54713BC4"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ss304</w:t>
            </w:r>
          </w:p>
        </w:tc>
        <w:tc>
          <w:tcPr>
            <w:tcW w:w="1286" w:type="dxa"/>
            <w:noWrap/>
            <w:hideMark/>
          </w:tcPr>
          <w:p w14:paraId="1C6A547C" w14:textId="27C1C623"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distbtr</w:t>
            </w:r>
            <w:proofErr w:type="spellEnd"/>
          </w:p>
        </w:tc>
        <w:tc>
          <w:tcPr>
            <w:tcW w:w="975" w:type="dxa"/>
            <w:noWrap/>
            <w:hideMark/>
          </w:tcPr>
          <w:p w14:paraId="3637D3DE" w14:textId="1CE871AE"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taurate</w:t>
            </w:r>
            <w:proofErr w:type="spellEnd"/>
          </w:p>
        </w:tc>
        <w:tc>
          <w:tcPr>
            <w:tcW w:w="1028" w:type="dxa"/>
            <w:noWrap/>
            <w:hideMark/>
          </w:tcPr>
          <w:p w14:paraId="16C7B5AE" w14:textId="57D689DD"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80</w:t>
            </w:r>
          </w:p>
        </w:tc>
        <w:tc>
          <w:tcPr>
            <w:tcW w:w="948" w:type="dxa"/>
            <w:noWrap/>
            <w:hideMark/>
          </w:tcPr>
          <w:p w14:paraId="06919960" w14:textId="636F9527"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013</w:t>
            </w:r>
          </w:p>
        </w:tc>
        <w:tc>
          <w:tcPr>
            <w:tcW w:w="1433" w:type="dxa"/>
            <w:noWrap/>
            <w:hideMark/>
          </w:tcPr>
          <w:p w14:paraId="1AB59E17" w14:textId="56D7FA46"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23</w:t>
            </w:r>
          </w:p>
        </w:tc>
        <w:tc>
          <w:tcPr>
            <w:tcW w:w="1417" w:type="dxa"/>
            <w:noWrap/>
            <w:hideMark/>
          </w:tcPr>
          <w:p w14:paraId="447EA442" w14:textId="16F0DC14"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75</w:t>
            </w:r>
          </w:p>
        </w:tc>
        <w:tc>
          <w:tcPr>
            <w:tcW w:w="1492" w:type="dxa"/>
            <w:noWrap/>
            <w:hideMark/>
          </w:tcPr>
          <w:p w14:paraId="497051E4" w14:textId="42103FCF"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27.8</w:t>
            </w:r>
          </w:p>
        </w:tc>
      </w:tr>
      <w:tr w:rsidR="008A079B" w:rsidRPr="00BB422D" w14:paraId="6FA52364" w14:textId="77777777" w:rsidTr="008A079B">
        <w:trPr>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79A180DC" w14:textId="5D9031F5" w:rsidR="008A079B" w:rsidRPr="00BB422D" w:rsidRDefault="008A079B" w:rsidP="008A079B">
            <w:pPr>
              <w:rPr>
                <w:rFonts w:ascii="Calibri" w:eastAsia="Times New Roman" w:hAnsi="Calibri" w:cs="Calibri"/>
                <w:color w:val="000000"/>
                <w:lang w:eastAsia="en-AU"/>
              </w:rPr>
            </w:pPr>
            <w:r w:rsidRPr="006E77E7">
              <w:t>pc</w:t>
            </w:r>
          </w:p>
        </w:tc>
        <w:tc>
          <w:tcPr>
            <w:tcW w:w="1276" w:type="dxa"/>
            <w:noWrap/>
            <w:hideMark/>
          </w:tcPr>
          <w:p w14:paraId="43D96D09" w14:textId="50903D89"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plastic</w:t>
            </w:r>
          </w:p>
        </w:tc>
        <w:tc>
          <w:tcPr>
            <w:tcW w:w="1286" w:type="dxa"/>
            <w:noWrap/>
            <w:hideMark/>
          </w:tcPr>
          <w:p w14:paraId="0738C884" w14:textId="2FA229ED"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distbtr</w:t>
            </w:r>
            <w:proofErr w:type="spellEnd"/>
          </w:p>
        </w:tc>
        <w:tc>
          <w:tcPr>
            <w:tcW w:w="975" w:type="dxa"/>
            <w:noWrap/>
            <w:hideMark/>
          </w:tcPr>
          <w:p w14:paraId="2871260E" w14:textId="5DBD9327"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caustic</w:t>
            </w:r>
          </w:p>
        </w:tc>
        <w:tc>
          <w:tcPr>
            <w:tcW w:w="1028" w:type="dxa"/>
            <w:noWrap/>
            <w:hideMark/>
          </w:tcPr>
          <w:p w14:paraId="17CDA01C" w14:textId="76A590BC"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100</w:t>
            </w:r>
          </w:p>
        </w:tc>
        <w:tc>
          <w:tcPr>
            <w:tcW w:w="948" w:type="dxa"/>
            <w:noWrap/>
            <w:hideMark/>
          </w:tcPr>
          <w:p w14:paraId="46840E6A" w14:textId="6A103F0E"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051</w:t>
            </w:r>
          </w:p>
        </w:tc>
        <w:tc>
          <w:tcPr>
            <w:tcW w:w="1433" w:type="dxa"/>
            <w:noWrap/>
            <w:hideMark/>
          </w:tcPr>
          <w:p w14:paraId="5329D3D8" w14:textId="6F0808AC"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29</w:t>
            </w:r>
          </w:p>
        </w:tc>
        <w:tc>
          <w:tcPr>
            <w:tcW w:w="1417" w:type="dxa"/>
            <w:noWrap/>
            <w:hideMark/>
          </w:tcPr>
          <w:p w14:paraId="06B0EF6C" w14:textId="48B2B77B"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367</w:t>
            </w:r>
          </w:p>
        </w:tc>
        <w:tc>
          <w:tcPr>
            <w:tcW w:w="1492" w:type="dxa"/>
            <w:noWrap/>
            <w:hideMark/>
          </w:tcPr>
          <w:p w14:paraId="4CDDAF91" w14:textId="288C5E00"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26.4</w:t>
            </w:r>
          </w:p>
        </w:tc>
      </w:tr>
      <w:tr w:rsidR="008A079B" w:rsidRPr="00BB422D" w14:paraId="6A97926F" w14:textId="77777777" w:rsidTr="008A079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2D4BABBD" w14:textId="6DEF2C33" w:rsidR="008A079B" w:rsidRPr="00BB422D" w:rsidRDefault="008A079B" w:rsidP="008A079B">
            <w:pPr>
              <w:rPr>
                <w:rFonts w:ascii="Calibri" w:eastAsia="Times New Roman" w:hAnsi="Calibri" w:cs="Calibri"/>
                <w:color w:val="000000"/>
                <w:lang w:eastAsia="en-AU"/>
              </w:rPr>
            </w:pPr>
            <w:r w:rsidRPr="006E77E7">
              <w:t>pc</w:t>
            </w:r>
          </w:p>
        </w:tc>
        <w:tc>
          <w:tcPr>
            <w:tcW w:w="1276" w:type="dxa"/>
            <w:noWrap/>
            <w:hideMark/>
          </w:tcPr>
          <w:p w14:paraId="4B08479A" w14:textId="3ACD11AD"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ss304</w:t>
            </w:r>
          </w:p>
        </w:tc>
        <w:tc>
          <w:tcPr>
            <w:tcW w:w="1286" w:type="dxa"/>
            <w:noWrap/>
            <w:hideMark/>
          </w:tcPr>
          <w:p w14:paraId="17AFC5E6" w14:textId="7AEE0490"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distbtr</w:t>
            </w:r>
            <w:proofErr w:type="spellEnd"/>
          </w:p>
        </w:tc>
        <w:tc>
          <w:tcPr>
            <w:tcW w:w="975" w:type="dxa"/>
            <w:noWrap/>
            <w:hideMark/>
          </w:tcPr>
          <w:p w14:paraId="4D47D20F" w14:textId="4EAF0D77"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taurate</w:t>
            </w:r>
            <w:proofErr w:type="spellEnd"/>
          </w:p>
        </w:tc>
        <w:tc>
          <w:tcPr>
            <w:tcW w:w="1028" w:type="dxa"/>
            <w:noWrap/>
            <w:hideMark/>
          </w:tcPr>
          <w:p w14:paraId="57526A8E" w14:textId="3C8C5171"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100</w:t>
            </w:r>
          </w:p>
        </w:tc>
        <w:tc>
          <w:tcPr>
            <w:tcW w:w="948" w:type="dxa"/>
            <w:noWrap/>
            <w:hideMark/>
          </w:tcPr>
          <w:p w14:paraId="0FCEB303" w14:textId="703C2DEC"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0288</w:t>
            </w:r>
          </w:p>
        </w:tc>
        <w:tc>
          <w:tcPr>
            <w:tcW w:w="1433" w:type="dxa"/>
            <w:noWrap/>
            <w:hideMark/>
          </w:tcPr>
          <w:p w14:paraId="07B64360" w14:textId="46EC7F3F"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24</w:t>
            </w:r>
          </w:p>
        </w:tc>
        <w:tc>
          <w:tcPr>
            <w:tcW w:w="1417" w:type="dxa"/>
            <w:noWrap/>
            <w:hideMark/>
          </w:tcPr>
          <w:p w14:paraId="76435FB6" w14:textId="4DC9D20F"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207</w:t>
            </w:r>
          </w:p>
        </w:tc>
        <w:tc>
          <w:tcPr>
            <w:tcW w:w="1492" w:type="dxa"/>
            <w:noWrap/>
            <w:hideMark/>
          </w:tcPr>
          <w:p w14:paraId="11BBBEE8" w14:textId="6E3A2605"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26.2</w:t>
            </w:r>
          </w:p>
        </w:tc>
      </w:tr>
      <w:tr w:rsidR="008A079B" w:rsidRPr="00BB422D" w14:paraId="7DB0FB19" w14:textId="77777777" w:rsidTr="008A079B">
        <w:trPr>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53D9A974" w14:textId="499351FB" w:rsidR="008A079B" w:rsidRPr="00BB422D" w:rsidRDefault="008A079B" w:rsidP="008A079B">
            <w:pPr>
              <w:rPr>
                <w:rFonts w:ascii="Calibri" w:eastAsia="Times New Roman" w:hAnsi="Calibri" w:cs="Calibri"/>
                <w:color w:val="000000"/>
                <w:lang w:eastAsia="en-AU"/>
              </w:rPr>
            </w:pPr>
            <w:r w:rsidRPr="006E77E7">
              <w:t>pc</w:t>
            </w:r>
          </w:p>
        </w:tc>
        <w:tc>
          <w:tcPr>
            <w:tcW w:w="1276" w:type="dxa"/>
            <w:noWrap/>
            <w:hideMark/>
          </w:tcPr>
          <w:p w14:paraId="6046AE04" w14:textId="72D79114"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curtin_uni</w:t>
            </w:r>
            <w:proofErr w:type="spellEnd"/>
          </w:p>
        </w:tc>
        <w:tc>
          <w:tcPr>
            <w:tcW w:w="1286" w:type="dxa"/>
            <w:noWrap/>
            <w:hideMark/>
          </w:tcPr>
          <w:p w14:paraId="128EB85B" w14:textId="4EA939B0"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distbtr</w:t>
            </w:r>
            <w:proofErr w:type="spellEnd"/>
          </w:p>
        </w:tc>
        <w:tc>
          <w:tcPr>
            <w:tcW w:w="975" w:type="dxa"/>
            <w:noWrap/>
            <w:hideMark/>
          </w:tcPr>
          <w:p w14:paraId="084339ED" w14:textId="07739032"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caustic</w:t>
            </w:r>
          </w:p>
        </w:tc>
        <w:tc>
          <w:tcPr>
            <w:tcW w:w="1028" w:type="dxa"/>
            <w:noWrap/>
            <w:hideMark/>
          </w:tcPr>
          <w:p w14:paraId="1611FBC9" w14:textId="0D798EFC"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100</w:t>
            </w:r>
          </w:p>
        </w:tc>
        <w:tc>
          <w:tcPr>
            <w:tcW w:w="948" w:type="dxa"/>
            <w:noWrap/>
            <w:hideMark/>
          </w:tcPr>
          <w:p w14:paraId="4AF51AD2" w14:textId="3E3C71E3"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028</w:t>
            </w:r>
          </w:p>
        </w:tc>
        <w:tc>
          <w:tcPr>
            <w:tcW w:w="1433" w:type="dxa"/>
            <w:noWrap/>
            <w:hideMark/>
          </w:tcPr>
          <w:p w14:paraId="3812CB19" w14:textId="3B14AB19"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33</w:t>
            </w:r>
          </w:p>
        </w:tc>
        <w:tc>
          <w:tcPr>
            <w:tcW w:w="1417" w:type="dxa"/>
            <w:noWrap/>
            <w:hideMark/>
          </w:tcPr>
          <w:p w14:paraId="44064BA2" w14:textId="1D9D544F"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202</w:t>
            </w:r>
          </w:p>
        </w:tc>
        <w:tc>
          <w:tcPr>
            <w:tcW w:w="1492" w:type="dxa"/>
            <w:noWrap/>
            <w:hideMark/>
          </w:tcPr>
          <w:p w14:paraId="40905F9E" w14:textId="2F93B184"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25.9</w:t>
            </w:r>
          </w:p>
        </w:tc>
      </w:tr>
      <w:tr w:rsidR="008A079B" w:rsidRPr="00BB422D" w14:paraId="37AF097D" w14:textId="77777777" w:rsidTr="008A079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099DF1F6" w14:textId="3DF6DCCD" w:rsidR="008A079B" w:rsidRPr="00BB422D" w:rsidRDefault="008A079B" w:rsidP="008A079B">
            <w:pPr>
              <w:rPr>
                <w:rFonts w:ascii="Calibri" w:eastAsia="Times New Roman" w:hAnsi="Calibri" w:cs="Calibri"/>
                <w:color w:val="000000"/>
                <w:lang w:eastAsia="en-AU"/>
              </w:rPr>
            </w:pPr>
            <w:r w:rsidRPr="006E77E7">
              <w:t>pc</w:t>
            </w:r>
          </w:p>
        </w:tc>
        <w:tc>
          <w:tcPr>
            <w:tcW w:w="1276" w:type="dxa"/>
            <w:noWrap/>
            <w:hideMark/>
          </w:tcPr>
          <w:p w14:paraId="0B5811DC" w14:textId="7EEE3CAD"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curtin_uni</w:t>
            </w:r>
            <w:proofErr w:type="spellEnd"/>
          </w:p>
        </w:tc>
        <w:tc>
          <w:tcPr>
            <w:tcW w:w="1286" w:type="dxa"/>
            <w:noWrap/>
            <w:hideMark/>
          </w:tcPr>
          <w:p w14:paraId="4CB1CDD5" w14:textId="0EC578F5"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distbtr</w:t>
            </w:r>
            <w:proofErr w:type="spellEnd"/>
          </w:p>
        </w:tc>
        <w:tc>
          <w:tcPr>
            <w:tcW w:w="975" w:type="dxa"/>
            <w:noWrap/>
            <w:hideMark/>
          </w:tcPr>
          <w:p w14:paraId="5C3244F6" w14:textId="3AF3AB8E"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caustic</w:t>
            </w:r>
          </w:p>
        </w:tc>
        <w:tc>
          <w:tcPr>
            <w:tcW w:w="1028" w:type="dxa"/>
            <w:noWrap/>
            <w:hideMark/>
          </w:tcPr>
          <w:p w14:paraId="0F8C7061" w14:textId="4C8EB509"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120</w:t>
            </w:r>
          </w:p>
        </w:tc>
        <w:tc>
          <w:tcPr>
            <w:tcW w:w="948" w:type="dxa"/>
            <w:noWrap/>
            <w:hideMark/>
          </w:tcPr>
          <w:p w14:paraId="19BFF901" w14:textId="0C8FD253"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0216</w:t>
            </w:r>
          </w:p>
        </w:tc>
        <w:tc>
          <w:tcPr>
            <w:tcW w:w="1433" w:type="dxa"/>
            <w:noWrap/>
            <w:hideMark/>
          </w:tcPr>
          <w:p w14:paraId="74C064F1" w14:textId="65A57FB9"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24</w:t>
            </w:r>
          </w:p>
        </w:tc>
        <w:tc>
          <w:tcPr>
            <w:tcW w:w="1417" w:type="dxa"/>
            <w:noWrap/>
            <w:hideMark/>
          </w:tcPr>
          <w:p w14:paraId="13ED59A1" w14:textId="3DB65781"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187</w:t>
            </w:r>
          </w:p>
        </w:tc>
        <w:tc>
          <w:tcPr>
            <w:tcW w:w="1492" w:type="dxa"/>
            <w:noWrap/>
            <w:hideMark/>
          </w:tcPr>
          <w:p w14:paraId="13943482" w14:textId="396220EF"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25.1</w:t>
            </w:r>
          </w:p>
        </w:tc>
      </w:tr>
      <w:tr w:rsidR="008A079B" w:rsidRPr="00BB422D" w14:paraId="53670EE9" w14:textId="77777777" w:rsidTr="008A079B">
        <w:trPr>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510BC4F8" w14:textId="116573D8" w:rsidR="008A079B" w:rsidRPr="00BB422D" w:rsidRDefault="008A079B" w:rsidP="008A079B">
            <w:pPr>
              <w:rPr>
                <w:rFonts w:ascii="Calibri" w:eastAsia="Times New Roman" w:hAnsi="Calibri" w:cs="Calibri"/>
                <w:color w:val="000000"/>
                <w:lang w:eastAsia="en-AU"/>
              </w:rPr>
            </w:pPr>
            <w:r w:rsidRPr="006E77E7">
              <w:t>pc</w:t>
            </w:r>
          </w:p>
        </w:tc>
        <w:tc>
          <w:tcPr>
            <w:tcW w:w="1276" w:type="dxa"/>
            <w:noWrap/>
            <w:hideMark/>
          </w:tcPr>
          <w:p w14:paraId="4B903FA6" w14:textId="060674B4"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curtin_uni</w:t>
            </w:r>
            <w:proofErr w:type="spellEnd"/>
          </w:p>
        </w:tc>
        <w:tc>
          <w:tcPr>
            <w:tcW w:w="1286" w:type="dxa"/>
            <w:noWrap/>
            <w:hideMark/>
          </w:tcPr>
          <w:p w14:paraId="77E6B02C" w14:textId="663F2D0B"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distbtr</w:t>
            </w:r>
            <w:proofErr w:type="spellEnd"/>
          </w:p>
        </w:tc>
        <w:tc>
          <w:tcPr>
            <w:tcW w:w="975" w:type="dxa"/>
            <w:noWrap/>
            <w:hideMark/>
          </w:tcPr>
          <w:p w14:paraId="68018543" w14:textId="186B7565"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caustic</w:t>
            </w:r>
          </w:p>
        </w:tc>
        <w:tc>
          <w:tcPr>
            <w:tcW w:w="1028" w:type="dxa"/>
            <w:noWrap/>
            <w:hideMark/>
          </w:tcPr>
          <w:p w14:paraId="1D625028" w14:textId="6509C364"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80</w:t>
            </w:r>
          </w:p>
        </w:tc>
        <w:tc>
          <w:tcPr>
            <w:tcW w:w="948" w:type="dxa"/>
            <w:noWrap/>
            <w:hideMark/>
          </w:tcPr>
          <w:p w14:paraId="5FA9C8D3" w14:textId="204F715C"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0216</w:t>
            </w:r>
          </w:p>
        </w:tc>
        <w:tc>
          <w:tcPr>
            <w:tcW w:w="1433" w:type="dxa"/>
            <w:noWrap/>
            <w:hideMark/>
          </w:tcPr>
          <w:p w14:paraId="0F8A2CA2" w14:textId="37E038C2"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24</w:t>
            </w:r>
          </w:p>
        </w:tc>
        <w:tc>
          <w:tcPr>
            <w:tcW w:w="1417" w:type="dxa"/>
            <w:noWrap/>
            <w:hideMark/>
          </w:tcPr>
          <w:p w14:paraId="42DEFE7F" w14:textId="63A59EC0"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124</w:t>
            </w:r>
          </w:p>
        </w:tc>
        <w:tc>
          <w:tcPr>
            <w:tcW w:w="1492" w:type="dxa"/>
            <w:noWrap/>
            <w:hideMark/>
          </w:tcPr>
          <w:p w14:paraId="7FD61816" w14:textId="0DCFE968"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25.1</w:t>
            </w:r>
          </w:p>
        </w:tc>
      </w:tr>
      <w:tr w:rsidR="008A079B" w:rsidRPr="00BB422D" w14:paraId="43F5CA2D" w14:textId="77777777" w:rsidTr="008A079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33B3D17E" w14:textId="571F9882" w:rsidR="008A079B" w:rsidRPr="00BB422D" w:rsidRDefault="008A079B" w:rsidP="008A079B">
            <w:pPr>
              <w:rPr>
                <w:rFonts w:ascii="Calibri" w:eastAsia="Times New Roman" w:hAnsi="Calibri" w:cs="Calibri"/>
                <w:color w:val="000000"/>
                <w:lang w:eastAsia="en-AU"/>
              </w:rPr>
            </w:pPr>
            <w:r w:rsidRPr="006E77E7">
              <w:t>pc</w:t>
            </w:r>
          </w:p>
        </w:tc>
        <w:tc>
          <w:tcPr>
            <w:tcW w:w="1276" w:type="dxa"/>
            <w:noWrap/>
            <w:hideMark/>
          </w:tcPr>
          <w:p w14:paraId="1478A83E" w14:textId="65FC90A3"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ss304</w:t>
            </w:r>
          </w:p>
        </w:tc>
        <w:tc>
          <w:tcPr>
            <w:tcW w:w="1286" w:type="dxa"/>
            <w:noWrap/>
            <w:hideMark/>
          </w:tcPr>
          <w:p w14:paraId="73DB015A" w14:textId="7E8F0E67"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distbtr</w:t>
            </w:r>
            <w:proofErr w:type="spellEnd"/>
          </w:p>
        </w:tc>
        <w:tc>
          <w:tcPr>
            <w:tcW w:w="975" w:type="dxa"/>
            <w:noWrap/>
            <w:hideMark/>
          </w:tcPr>
          <w:p w14:paraId="33CFC7B1" w14:textId="1AAC35BC"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taurate</w:t>
            </w:r>
            <w:proofErr w:type="spellEnd"/>
          </w:p>
        </w:tc>
        <w:tc>
          <w:tcPr>
            <w:tcW w:w="1028" w:type="dxa"/>
            <w:noWrap/>
            <w:hideMark/>
          </w:tcPr>
          <w:p w14:paraId="452C9DA7" w14:textId="2C795AD0"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120</w:t>
            </w:r>
          </w:p>
        </w:tc>
        <w:tc>
          <w:tcPr>
            <w:tcW w:w="948" w:type="dxa"/>
            <w:noWrap/>
            <w:hideMark/>
          </w:tcPr>
          <w:p w14:paraId="5BA8ED07" w14:textId="2C18D603"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023</w:t>
            </w:r>
          </w:p>
        </w:tc>
        <w:tc>
          <w:tcPr>
            <w:tcW w:w="1433" w:type="dxa"/>
            <w:noWrap/>
            <w:hideMark/>
          </w:tcPr>
          <w:p w14:paraId="7A9A0BD1" w14:textId="07720225"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23</w:t>
            </w:r>
          </w:p>
        </w:tc>
        <w:tc>
          <w:tcPr>
            <w:tcW w:w="1417" w:type="dxa"/>
            <w:noWrap/>
            <w:hideMark/>
          </w:tcPr>
          <w:p w14:paraId="02C44ECF" w14:textId="29D6ABF7"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198</w:t>
            </w:r>
          </w:p>
        </w:tc>
        <w:tc>
          <w:tcPr>
            <w:tcW w:w="1492" w:type="dxa"/>
            <w:noWrap/>
            <w:hideMark/>
          </w:tcPr>
          <w:p w14:paraId="401014AB" w14:textId="4AD9C13E"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24.5</w:t>
            </w:r>
          </w:p>
        </w:tc>
      </w:tr>
      <w:tr w:rsidR="008A079B" w:rsidRPr="00BB422D" w14:paraId="1A1698B1" w14:textId="77777777" w:rsidTr="008A079B">
        <w:trPr>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4759F9F6" w14:textId="410D9450" w:rsidR="008A079B" w:rsidRPr="00BB422D" w:rsidRDefault="008A079B" w:rsidP="008A079B">
            <w:pPr>
              <w:rPr>
                <w:rFonts w:ascii="Calibri" w:eastAsia="Times New Roman" w:hAnsi="Calibri" w:cs="Calibri"/>
                <w:color w:val="000000"/>
                <w:lang w:eastAsia="en-AU"/>
              </w:rPr>
            </w:pPr>
            <w:r w:rsidRPr="006E77E7">
              <w:t>pc</w:t>
            </w:r>
          </w:p>
        </w:tc>
        <w:tc>
          <w:tcPr>
            <w:tcW w:w="1276" w:type="dxa"/>
            <w:noWrap/>
            <w:hideMark/>
          </w:tcPr>
          <w:p w14:paraId="61D7357F" w14:textId="29B83827"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ss304</w:t>
            </w:r>
          </w:p>
        </w:tc>
        <w:tc>
          <w:tcPr>
            <w:tcW w:w="1286" w:type="dxa"/>
            <w:noWrap/>
            <w:hideMark/>
          </w:tcPr>
          <w:p w14:paraId="182C2EE4" w14:textId="3D5798EA"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distbtr</w:t>
            </w:r>
            <w:proofErr w:type="spellEnd"/>
          </w:p>
        </w:tc>
        <w:tc>
          <w:tcPr>
            <w:tcW w:w="975" w:type="dxa"/>
            <w:noWrap/>
            <w:hideMark/>
          </w:tcPr>
          <w:p w14:paraId="720FADED" w14:textId="54EB1508"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taurate</w:t>
            </w:r>
            <w:proofErr w:type="spellEnd"/>
          </w:p>
        </w:tc>
        <w:tc>
          <w:tcPr>
            <w:tcW w:w="1028" w:type="dxa"/>
            <w:noWrap/>
            <w:hideMark/>
          </w:tcPr>
          <w:p w14:paraId="5E9059C7" w14:textId="69AD7ABD"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70</w:t>
            </w:r>
          </w:p>
        </w:tc>
        <w:tc>
          <w:tcPr>
            <w:tcW w:w="948" w:type="dxa"/>
            <w:noWrap/>
            <w:hideMark/>
          </w:tcPr>
          <w:p w14:paraId="62D10AB9" w14:textId="2CC06E2D"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0115</w:t>
            </w:r>
          </w:p>
        </w:tc>
        <w:tc>
          <w:tcPr>
            <w:tcW w:w="1433" w:type="dxa"/>
            <w:noWrap/>
            <w:hideMark/>
          </w:tcPr>
          <w:p w14:paraId="08953679" w14:textId="1D095BE7"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24</w:t>
            </w:r>
          </w:p>
        </w:tc>
        <w:tc>
          <w:tcPr>
            <w:tcW w:w="1417" w:type="dxa"/>
            <w:noWrap/>
            <w:hideMark/>
          </w:tcPr>
          <w:p w14:paraId="5F577C93" w14:textId="1A331BDE"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58</w:t>
            </w:r>
          </w:p>
        </w:tc>
        <w:tc>
          <w:tcPr>
            <w:tcW w:w="1492" w:type="dxa"/>
            <w:noWrap/>
            <w:hideMark/>
          </w:tcPr>
          <w:p w14:paraId="3A52EB38" w14:textId="40E5D9D0"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23.0</w:t>
            </w:r>
          </w:p>
        </w:tc>
      </w:tr>
      <w:tr w:rsidR="008A079B" w:rsidRPr="00BB422D" w14:paraId="0F0C30AC" w14:textId="77777777" w:rsidTr="008A079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6FEC6D81" w14:textId="0F4535F0" w:rsidR="008A079B" w:rsidRPr="00BB422D" w:rsidRDefault="008A079B" w:rsidP="008A079B">
            <w:pPr>
              <w:rPr>
                <w:rFonts w:ascii="Calibri" w:eastAsia="Times New Roman" w:hAnsi="Calibri" w:cs="Calibri"/>
                <w:color w:val="000000"/>
                <w:lang w:eastAsia="en-AU"/>
              </w:rPr>
            </w:pPr>
            <w:proofErr w:type="spellStart"/>
            <w:r w:rsidRPr="006E77E7">
              <w:t>ct</w:t>
            </w:r>
            <w:proofErr w:type="spellEnd"/>
          </w:p>
        </w:tc>
        <w:tc>
          <w:tcPr>
            <w:tcW w:w="1276" w:type="dxa"/>
            <w:noWrap/>
            <w:hideMark/>
          </w:tcPr>
          <w:p w14:paraId="5C31D856" w14:textId="578D1326"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fill_block_n</w:t>
            </w:r>
            <w:proofErr w:type="spellEnd"/>
          </w:p>
        </w:tc>
        <w:tc>
          <w:tcPr>
            <w:tcW w:w="1286" w:type="dxa"/>
            <w:noWrap/>
            <w:hideMark/>
          </w:tcPr>
          <w:p w14:paraId="7F45396C" w14:textId="4714CA29"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hc</w:t>
            </w:r>
            <w:proofErr w:type="spellEnd"/>
          </w:p>
        </w:tc>
        <w:tc>
          <w:tcPr>
            <w:tcW w:w="975" w:type="dxa"/>
            <w:noWrap/>
            <w:hideMark/>
          </w:tcPr>
          <w:p w14:paraId="1DB8F0CD" w14:textId="209CA4F4"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taurate</w:t>
            </w:r>
            <w:proofErr w:type="spellEnd"/>
          </w:p>
        </w:tc>
        <w:tc>
          <w:tcPr>
            <w:tcW w:w="1028" w:type="dxa"/>
            <w:noWrap/>
            <w:hideMark/>
          </w:tcPr>
          <w:p w14:paraId="5AFAB905" w14:textId="6CA91452"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55</w:t>
            </w:r>
          </w:p>
        </w:tc>
        <w:tc>
          <w:tcPr>
            <w:tcW w:w="948" w:type="dxa"/>
            <w:noWrap/>
            <w:hideMark/>
          </w:tcPr>
          <w:p w14:paraId="5F98D8C5" w14:textId="4261762E"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0293</w:t>
            </w:r>
          </w:p>
        </w:tc>
        <w:tc>
          <w:tcPr>
            <w:tcW w:w="1433" w:type="dxa"/>
            <w:noWrap/>
            <w:hideMark/>
          </w:tcPr>
          <w:p w14:paraId="05C0E33F" w14:textId="7A9610DE"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18</w:t>
            </w:r>
          </w:p>
        </w:tc>
        <w:tc>
          <w:tcPr>
            <w:tcW w:w="1417" w:type="dxa"/>
            <w:noWrap/>
            <w:hideMark/>
          </w:tcPr>
          <w:p w14:paraId="53DAAE05" w14:textId="5240E652"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116</w:t>
            </w:r>
          </w:p>
        </w:tc>
        <w:tc>
          <w:tcPr>
            <w:tcW w:w="1492" w:type="dxa"/>
            <w:noWrap/>
            <w:hideMark/>
          </w:tcPr>
          <w:p w14:paraId="0752D042" w14:textId="45D3EF53"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22.4</w:t>
            </w:r>
          </w:p>
        </w:tc>
      </w:tr>
      <w:tr w:rsidR="008A079B" w:rsidRPr="00BB422D" w14:paraId="409E592C" w14:textId="77777777" w:rsidTr="008A079B">
        <w:trPr>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61B3EEE7" w14:textId="52765266" w:rsidR="008A079B" w:rsidRPr="00BB422D" w:rsidRDefault="008A079B" w:rsidP="008A079B">
            <w:pPr>
              <w:rPr>
                <w:rFonts w:ascii="Calibri" w:eastAsia="Times New Roman" w:hAnsi="Calibri" w:cs="Calibri"/>
                <w:color w:val="000000"/>
                <w:lang w:eastAsia="en-AU"/>
              </w:rPr>
            </w:pPr>
            <w:r w:rsidRPr="006E77E7">
              <w:t>pc</w:t>
            </w:r>
          </w:p>
        </w:tc>
        <w:tc>
          <w:tcPr>
            <w:tcW w:w="1276" w:type="dxa"/>
            <w:noWrap/>
            <w:hideMark/>
          </w:tcPr>
          <w:p w14:paraId="4EE10B81" w14:textId="6984D79E"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plastic</w:t>
            </w:r>
          </w:p>
        </w:tc>
        <w:tc>
          <w:tcPr>
            <w:tcW w:w="1286" w:type="dxa"/>
            <w:noWrap/>
            <w:hideMark/>
          </w:tcPr>
          <w:p w14:paraId="2A8329CF" w14:textId="3E044F6E"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distbtr</w:t>
            </w:r>
            <w:proofErr w:type="spellEnd"/>
          </w:p>
        </w:tc>
        <w:tc>
          <w:tcPr>
            <w:tcW w:w="975" w:type="dxa"/>
            <w:noWrap/>
            <w:hideMark/>
          </w:tcPr>
          <w:p w14:paraId="04E7AACB" w14:textId="1D3B13C6"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caustic</w:t>
            </w:r>
          </w:p>
        </w:tc>
        <w:tc>
          <w:tcPr>
            <w:tcW w:w="1028" w:type="dxa"/>
            <w:noWrap/>
            <w:hideMark/>
          </w:tcPr>
          <w:p w14:paraId="468FD0E3" w14:textId="008B1AE4"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80</w:t>
            </w:r>
          </w:p>
        </w:tc>
        <w:tc>
          <w:tcPr>
            <w:tcW w:w="948" w:type="dxa"/>
            <w:noWrap/>
            <w:hideMark/>
          </w:tcPr>
          <w:p w14:paraId="164D7593" w14:textId="729CB31D"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0348</w:t>
            </w:r>
          </w:p>
        </w:tc>
        <w:tc>
          <w:tcPr>
            <w:tcW w:w="1433" w:type="dxa"/>
            <w:noWrap/>
            <w:hideMark/>
          </w:tcPr>
          <w:p w14:paraId="34A44B77" w14:textId="3C7F3560"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24</w:t>
            </w:r>
          </w:p>
        </w:tc>
        <w:tc>
          <w:tcPr>
            <w:tcW w:w="1417" w:type="dxa"/>
            <w:noWrap/>
            <w:hideMark/>
          </w:tcPr>
          <w:p w14:paraId="1DEFDD83" w14:textId="72A661BF"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200</w:t>
            </w:r>
          </w:p>
        </w:tc>
        <w:tc>
          <w:tcPr>
            <w:tcW w:w="1492" w:type="dxa"/>
            <w:noWrap/>
            <w:hideMark/>
          </w:tcPr>
          <w:p w14:paraId="1611B6CB" w14:textId="5C610989"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22.3</w:t>
            </w:r>
          </w:p>
        </w:tc>
      </w:tr>
      <w:tr w:rsidR="008A079B" w:rsidRPr="00BB422D" w14:paraId="4EE8D1E9" w14:textId="77777777" w:rsidTr="008A079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15CFB525" w14:textId="524DC8FE" w:rsidR="008A079B" w:rsidRPr="00BB422D" w:rsidRDefault="008A079B" w:rsidP="008A079B">
            <w:pPr>
              <w:rPr>
                <w:rFonts w:ascii="Calibri" w:eastAsia="Times New Roman" w:hAnsi="Calibri" w:cs="Calibri"/>
                <w:color w:val="000000"/>
                <w:lang w:eastAsia="en-AU"/>
              </w:rPr>
            </w:pPr>
            <w:proofErr w:type="spellStart"/>
            <w:r w:rsidRPr="006E77E7">
              <w:t>ct</w:t>
            </w:r>
            <w:proofErr w:type="spellEnd"/>
          </w:p>
        </w:tc>
        <w:tc>
          <w:tcPr>
            <w:tcW w:w="1276" w:type="dxa"/>
            <w:noWrap/>
            <w:hideMark/>
          </w:tcPr>
          <w:p w14:paraId="5C64FCD8" w14:textId="4F17736E"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fill_block_n</w:t>
            </w:r>
            <w:proofErr w:type="spellEnd"/>
          </w:p>
        </w:tc>
        <w:tc>
          <w:tcPr>
            <w:tcW w:w="1286" w:type="dxa"/>
            <w:noWrap/>
            <w:hideMark/>
          </w:tcPr>
          <w:p w14:paraId="2944D159" w14:textId="07BB9F63"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hc</w:t>
            </w:r>
            <w:proofErr w:type="spellEnd"/>
          </w:p>
        </w:tc>
        <w:tc>
          <w:tcPr>
            <w:tcW w:w="975" w:type="dxa"/>
            <w:noWrap/>
            <w:hideMark/>
          </w:tcPr>
          <w:p w14:paraId="502005DE" w14:textId="42A0174B"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taurate</w:t>
            </w:r>
            <w:proofErr w:type="spellEnd"/>
          </w:p>
        </w:tc>
        <w:tc>
          <w:tcPr>
            <w:tcW w:w="1028" w:type="dxa"/>
            <w:noWrap/>
            <w:hideMark/>
          </w:tcPr>
          <w:p w14:paraId="778DFAE0" w14:textId="2CE52A53"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40</w:t>
            </w:r>
          </w:p>
        </w:tc>
        <w:tc>
          <w:tcPr>
            <w:tcW w:w="948" w:type="dxa"/>
            <w:noWrap/>
            <w:hideMark/>
          </w:tcPr>
          <w:p w14:paraId="1CDE4C6D" w14:textId="78E0AFAF"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0293</w:t>
            </w:r>
          </w:p>
        </w:tc>
        <w:tc>
          <w:tcPr>
            <w:tcW w:w="1433" w:type="dxa"/>
            <w:noWrap/>
            <w:hideMark/>
          </w:tcPr>
          <w:p w14:paraId="1726BE8D" w14:textId="26D5B086"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18</w:t>
            </w:r>
          </w:p>
        </w:tc>
        <w:tc>
          <w:tcPr>
            <w:tcW w:w="1417" w:type="dxa"/>
            <w:noWrap/>
            <w:hideMark/>
          </w:tcPr>
          <w:p w14:paraId="4468EF9A" w14:textId="65FDB5B5"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84</w:t>
            </w:r>
          </w:p>
        </w:tc>
        <w:tc>
          <w:tcPr>
            <w:tcW w:w="1492" w:type="dxa"/>
            <w:noWrap/>
            <w:hideMark/>
          </w:tcPr>
          <w:p w14:paraId="08BCD29F" w14:textId="5910C13F"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22.1</w:t>
            </w:r>
          </w:p>
        </w:tc>
      </w:tr>
      <w:tr w:rsidR="008A079B" w:rsidRPr="00BB422D" w14:paraId="7764FC47" w14:textId="77777777" w:rsidTr="008A079B">
        <w:trPr>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54C9C1AB" w14:textId="0F2C81DD" w:rsidR="008A079B" w:rsidRPr="00BB422D" w:rsidRDefault="008A079B" w:rsidP="008A079B">
            <w:pPr>
              <w:rPr>
                <w:rFonts w:ascii="Calibri" w:eastAsia="Times New Roman" w:hAnsi="Calibri" w:cs="Calibri"/>
                <w:color w:val="000000"/>
                <w:lang w:eastAsia="en-AU"/>
              </w:rPr>
            </w:pPr>
            <w:r w:rsidRPr="006E77E7">
              <w:t>pc</w:t>
            </w:r>
          </w:p>
        </w:tc>
        <w:tc>
          <w:tcPr>
            <w:tcW w:w="1276" w:type="dxa"/>
            <w:noWrap/>
            <w:hideMark/>
          </w:tcPr>
          <w:p w14:paraId="5B1797C8" w14:textId="4C763B57"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curtin_uni</w:t>
            </w:r>
            <w:proofErr w:type="spellEnd"/>
          </w:p>
        </w:tc>
        <w:tc>
          <w:tcPr>
            <w:tcW w:w="1286" w:type="dxa"/>
            <w:noWrap/>
            <w:hideMark/>
          </w:tcPr>
          <w:p w14:paraId="3326CB9E" w14:textId="20D48586"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distbtr</w:t>
            </w:r>
            <w:proofErr w:type="spellEnd"/>
          </w:p>
        </w:tc>
        <w:tc>
          <w:tcPr>
            <w:tcW w:w="975" w:type="dxa"/>
            <w:noWrap/>
            <w:hideMark/>
          </w:tcPr>
          <w:p w14:paraId="725E3ED1" w14:textId="3B7F67CA"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caustic</w:t>
            </w:r>
          </w:p>
        </w:tc>
        <w:tc>
          <w:tcPr>
            <w:tcW w:w="1028" w:type="dxa"/>
            <w:noWrap/>
            <w:hideMark/>
          </w:tcPr>
          <w:p w14:paraId="249CD0A3" w14:textId="0035B555"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50</w:t>
            </w:r>
          </w:p>
        </w:tc>
        <w:tc>
          <w:tcPr>
            <w:tcW w:w="948" w:type="dxa"/>
            <w:noWrap/>
            <w:hideMark/>
          </w:tcPr>
          <w:p w14:paraId="2EFCC8AB" w14:textId="12B664E9"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0192</w:t>
            </w:r>
          </w:p>
        </w:tc>
        <w:tc>
          <w:tcPr>
            <w:tcW w:w="1433" w:type="dxa"/>
            <w:noWrap/>
            <w:hideMark/>
          </w:tcPr>
          <w:p w14:paraId="32AB1E97" w14:textId="0532FA66"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24</w:t>
            </w:r>
          </w:p>
        </w:tc>
        <w:tc>
          <w:tcPr>
            <w:tcW w:w="1417" w:type="dxa"/>
            <w:noWrap/>
            <w:hideMark/>
          </w:tcPr>
          <w:p w14:paraId="69C151DB" w14:textId="59298AA1"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69</w:t>
            </w:r>
          </w:p>
        </w:tc>
        <w:tc>
          <w:tcPr>
            <w:tcW w:w="1492" w:type="dxa"/>
            <w:noWrap/>
            <w:hideMark/>
          </w:tcPr>
          <w:p w14:paraId="386E37F1" w14:textId="18BBC1D3"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21.8</w:t>
            </w:r>
          </w:p>
        </w:tc>
      </w:tr>
      <w:tr w:rsidR="008A079B" w:rsidRPr="00BB422D" w14:paraId="2F096913" w14:textId="77777777" w:rsidTr="008A079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782F26ED" w14:textId="1A77E609" w:rsidR="008A079B" w:rsidRPr="00BB422D" w:rsidRDefault="008A079B" w:rsidP="008A079B">
            <w:pPr>
              <w:rPr>
                <w:rFonts w:ascii="Calibri" w:eastAsia="Times New Roman" w:hAnsi="Calibri" w:cs="Calibri"/>
                <w:color w:val="000000"/>
                <w:lang w:eastAsia="en-AU"/>
              </w:rPr>
            </w:pPr>
            <w:r w:rsidRPr="006E77E7">
              <w:t>pc</w:t>
            </w:r>
          </w:p>
        </w:tc>
        <w:tc>
          <w:tcPr>
            <w:tcW w:w="1276" w:type="dxa"/>
            <w:noWrap/>
            <w:hideMark/>
          </w:tcPr>
          <w:p w14:paraId="43F54B1B" w14:textId="6F72BB39"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plastic</w:t>
            </w:r>
          </w:p>
        </w:tc>
        <w:tc>
          <w:tcPr>
            <w:tcW w:w="1286" w:type="dxa"/>
            <w:noWrap/>
            <w:hideMark/>
          </w:tcPr>
          <w:p w14:paraId="344F3223" w14:textId="5E12F7DB"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distbtr</w:t>
            </w:r>
            <w:proofErr w:type="spellEnd"/>
          </w:p>
        </w:tc>
        <w:tc>
          <w:tcPr>
            <w:tcW w:w="975" w:type="dxa"/>
            <w:noWrap/>
            <w:hideMark/>
          </w:tcPr>
          <w:p w14:paraId="5D432EB2" w14:textId="6B7064E7"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taurate</w:t>
            </w:r>
            <w:proofErr w:type="spellEnd"/>
          </w:p>
        </w:tc>
        <w:tc>
          <w:tcPr>
            <w:tcW w:w="1028" w:type="dxa"/>
            <w:noWrap/>
            <w:hideMark/>
          </w:tcPr>
          <w:p w14:paraId="75635587" w14:textId="797AB3E8"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120</w:t>
            </w:r>
          </w:p>
        </w:tc>
        <w:tc>
          <w:tcPr>
            <w:tcW w:w="948" w:type="dxa"/>
            <w:noWrap/>
            <w:hideMark/>
          </w:tcPr>
          <w:p w14:paraId="7ED50756" w14:textId="1493E274"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0241</w:t>
            </w:r>
          </w:p>
        </w:tc>
        <w:tc>
          <w:tcPr>
            <w:tcW w:w="1433" w:type="dxa"/>
            <w:noWrap/>
            <w:hideMark/>
          </w:tcPr>
          <w:p w14:paraId="4D8772A4" w14:textId="60B08BDC"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32</w:t>
            </w:r>
          </w:p>
        </w:tc>
        <w:tc>
          <w:tcPr>
            <w:tcW w:w="1417" w:type="dxa"/>
            <w:noWrap/>
            <w:hideMark/>
          </w:tcPr>
          <w:p w14:paraId="6045D5EB" w14:textId="42D9A36B"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208</w:t>
            </w:r>
          </w:p>
        </w:tc>
        <w:tc>
          <w:tcPr>
            <w:tcW w:w="1492" w:type="dxa"/>
            <w:noWrap/>
            <w:hideMark/>
          </w:tcPr>
          <w:p w14:paraId="722C7820" w14:textId="06B79DCB"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20.7</w:t>
            </w:r>
          </w:p>
        </w:tc>
      </w:tr>
      <w:tr w:rsidR="008A079B" w:rsidRPr="00BB422D" w14:paraId="3A1D3BB9" w14:textId="77777777" w:rsidTr="008A079B">
        <w:trPr>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1710C4B6" w14:textId="55B543AD" w:rsidR="008A079B" w:rsidRPr="00BB422D" w:rsidRDefault="008A079B" w:rsidP="008A079B">
            <w:pPr>
              <w:rPr>
                <w:rFonts w:ascii="Calibri" w:eastAsia="Times New Roman" w:hAnsi="Calibri" w:cs="Calibri"/>
                <w:color w:val="000000"/>
                <w:lang w:eastAsia="en-AU"/>
              </w:rPr>
            </w:pPr>
            <w:proofErr w:type="spellStart"/>
            <w:r w:rsidRPr="006E77E7">
              <w:t>ct</w:t>
            </w:r>
            <w:proofErr w:type="spellEnd"/>
          </w:p>
        </w:tc>
        <w:tc>
          <w:tcPr>
            <w:tcW w:w="1276" w:type="dxa"/>
            <w:noWrap/>
            <w:hideMark/>
          </w:tcPr>
          <w:p w14:paraId="7957468A" w14:textId="5452BBA5"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fill_block_n</w:t>
            </w:r>
            <w:proofErr w:type="spellEnd"/>
          </w:p>
        </w:tc>
        <w:tc>
          <w:tcPr>
            <w:tcW w:w="1286" w:type="dxa"/>
            <w:noWrap/>
            <w:hideMark/>
          </w:tcPr>
          <w:p w14:paraId="243A26D4" w14:textId="58C6CE6A"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hc</w:t>
            </w:r>
            <w:proofErr w:type="spellEnd"/>
          </w:p>
        </w:tc>
        <w:tc>
          <w:tcPr>
            <w:tcW w:w="975" w:type="dxa"/>
            <w:noWrap/>
            <w:hideMark/>
          </w:tcPr>
          <w:p w14:paraId="65F04EE2" w14:textId="66BC99B0"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taurate</w:t>
            </w:r>
            <w:proofErr w:type="spellEnd"/>
          </w:p>
        </w:tc>
        <w:tc>
          <w:tcPr>
            <w:tcW w:w="1028" w:type="dxa"/>
            <w:noWrap/>
            <w:hideMark/>
          </w:tcPr>
          <w:p w14:paraId="4F0F12F6" w14:textId="5D788575"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30</w:t>
            </w:r>
          </w:p>
        </w:tc>
        <w:tc>
          <w:tcPr>
            <w:tcW w:w="948" w:type="dxa"/>
            <w:noWrap/>
            <w:hideMark/>
          </w:tcPr>
          <w:p w14:paraId="10573F90" w14:textId="12A8EFD0"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0286</w:t>
            </w:r>
          </w:p>
        </w:tc>
        <w:tc>
          <w:tcPr>
            <w:tcW w:w="1433" w:type="dxa"/>
            <w:noWrap/>
            <w:hideMark/>
          </w:tcPr>
          <w:p w14:paraId="7E2E22C4" w14:textId="2F4B62FE"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19</w:t>
            </w:r>
          </w:p>
        </w:tc>
        <w:tc>
          <w:tcPr>
            <w:tcW w:w="1417" w:type="dxa"/>
            <w:noWrap/>
            <w:hideMark/>
          </w:tcPr>
          <w:p w14:paraId="4AF8C6E4" w14:textId="71AB2BA7"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62</w:t>
            </w:r>
          </w:p>
        </w:tc>
        <w:tc>
          <w:tcPr>
            <w:tcW w:w="1492" w:type="dxa"/>
            <w:noWrap/>
            <w:hideMark/>
          </w:tcPr>
          <w:p w14:paraId="44F30540" w14:textId="50F7A2E5"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19.4</w:t>
            </w:r>
          </w:p>
        </w:tc>
      </w:tr>
      <w:tr w:rsidR="008A079B" w:rsidRPr="00BB422D" w14:paraId="23006D7E" w14:textId="77777777" w:rsidTr="008A079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0E88E906" w14:textId="3F726BE1" w:rsidR="008A079B" w:rsidRPr="00BB422D" w:rsidRDefault="008A079B" w:rsidP="008A079B">
            <w:pPr>
              <w:rPr>
                <w:rFonts w:ascii="Calibri" w:eastAsia="Times New Roman" w:hAnsi="Calibri" w:cs="Calibri"/>
                <w:color w:val="000000"/>
                <w:lang w:eastAsia="en-AU"/>
              </w:rPr>
            </w:pPr>
            <w:proofErr w:type="spellStart"/>
            <w:r w:rsidRPr="006E77E7">
              <w:t>ct</w:t>
            </w:r>
            <w:proofErr w:type="spellEnd"/>
          </w:p>
        </w:tc>
        <w:tc>
          <w:tcPr>
            <w:tcW w:w="1276" w:type="dxa"/>
            <w:noWrap/>
            <w:hideMark/>
          </w:tcPr>
          <w:p w14:paraId="3560433A" w14:textId="030413F8"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fill_block_o</w:t>
            </w:r>
            <w:proofErr w:type="spellEnd"/>
          </w:p>
        </w:tc>
        <w:tc>
          <w:tcPr>
            <w:tcW w:w="1286" w:type="dxa"/>
            <w:noWrap/>
            <w:hideMark/>
          </w:tcPr>
          <w:p w14:paraId="48FFDCD0" w14:textId="6ED51765"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hc</w:t>
            </w:r>
            <w:proofErr w:type="spellEnd"/>
          </w:p>
        </w:tc>
        <w:tc>
          <w:tcPr>
            <w:tcW w:w="975" w:type="dxa"/>
            <w:noWrap/>
            <w:hideMark/>
          </w:tcPr>
          <w:p w14:paraId="1AC7021D" w14:textId="1E8D30AB"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taurate</w:t>
            </w:r>
            <w:proofErr w:type="spellEnd"/>
          </w:p>
        </w:tc>
        <w:tc>
          <w:tcPr>
            <w:tcW w:w="1028" w:type="dxa"/>
            <w:noWrap/>
            <w:hideMark/>
          </w:tcPr>
          <w:p w14:paraId="5FA8D140" w14:textId="3594E940"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10</w:t>
            </w:r>
          </w:p>
        </w:tc>
        <w:tc>
          <w:tcPr>
            <w:tcW w:w="948" w:type="dxa"/>
            <w:noWrap/>
            <w:hideMark/>
          </w:tcPr>
          <w:p w14:paraId="6A705F5C" w14:textId="1DA89C27"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0293</w:t>
            </w:r>
          </w:p>
        </w:tc>
        <w:tc>
          <w:tcPr>
            <w:tcW w:w="1433" w:type="dxa"/>
            <w:noWrap/>
            <w:hideMark/>
          </w:tcPr>
          <w:p w14:paraId="740747D3" w14:textId="5E065917"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18</w:t>
            </w:r>
          </w:p>
        </w:tc>
        <w:tc>
          <w:tcPr>
            <w:tcW w:w="1417" w:type="dxa"/>
            <w:noWrap/>
            <w:hideMark/>
          </w:tcPr>
          <w:p w14:paraId="565B7013" w14:textId="45FB8132"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21</w:t>
            </w:r>
          </w:p>
        </w:tc>
        <w:tc>
          <w:tcPr>
            <w:tcW w:w="1492" w:type="dxa"/>
            <w:noWrap/>
            <w:hideMark/>
          </w:tcPr>
          <w:p w14:paraId="0CE75DA6" w14:textId="580DA3D3"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18.5</w:t>
            </w:r>
          </w:p>
        </w:tc>
      </w:tr>
      <w:tr w:rsidR="008A079B" w:rsidRPr="00BB422D" w14:paraId="4455B950" w14:textId="77777777" w:rsidTr="008A079B">
        <w:trPr>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6275397D" w14:textId="67456DDF" w:rsidR="008A079B" w:rsidRPr="00BB422D" w:rsidRDefault="008A079B" w:rsidP="008A079B">
            <w:pPr>
              <w:rPr>
                <w:rFonts w:ascii="Calibri" w:eastAsia="Times New Roman" w:hAnsi="Calibri" w:cs="Calibri"/>
                <w:color w:val="000000"/>
                <w:lang w:eastAsia="en-AU"/>
              </w:rPr>
            </w:pPr>
            <w:r w:rsidRPr="006E77E7">
              <w:t>pc</w:t>
            </w:r>
          </w:p>
        </w:tc>
        <w:tc>
          <w:tcPr>
            <w:tcW w:w="1276" w:type="dxa"/>
            <w:noWrap/>
            <w:hideMark/>
          </w:tcPr>
          <w:p w14:paraId="462B4B86" w14:textId="06629F97"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curtin_uni</w:t>
            </w:r>
            <w:proofErr w:type="spellEnd"/>
          </w:p>
        </w:tc>
        <w:tc>
          <w:tcPr>
            <w:tcW w:w="1286" w:type="dxa"/>
            <w:noWrap/>
            <w:hideMark/>
          </w:tcPr>
          <w:p w14:paraId="05FD28BA" w14:textId="2A585C9F"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distbtr</w:t>
            </w:r>
            <w:proofErr w:type="spellEnd"/>
          </w:p>
        </w:tc>
        <w:tc>
          <w:tcPr>
            <w:tcW w:w="975" w:type="dxa"/>
            <w:noWrap/>
            <w:hideMark/>
          </w:tcPr>
          <w:p w14:paraId="5C102144" w14:textId="041B6C8A"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taurate</w:t>
            </w:r>
            <w:proofErr w:type="spellEnd"/>
          </w:p>
        </w:tc>
        <w:tc>
          <w:tcPr>
            <w:tcW w:w="1028" w:type="dxa"/>
            <w:noWrap/>
            <w:hideMark/>
          </w:tcPr>
          <w:p w14:paraId="71D9024B" w14:textId="79891D56"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70</w:t>
            </w:r>
          </w:p>
        </w:tc>
        <w:tc>
          <w:tcPr>
            <w:tcW w:w="948" w:type="dxa"/>
            <w:noWrap/>
            <w:hideMark/>
          </w:tcPr>
          <w:p w14:paraId="2D39FA39" w14:textId="15A9DEC4"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0509</w:t>
            </w:r>
          </w:p>
        </w:tc>
        <w:tc>
          <w:tcPr>
            <w:tcW w:w="1433" w:type="dxa"/>
            <w:noWrap/>
            <w:hideMark/>
          </w:tcPr>
          <w:p w14:paraId="244123AB" w14:textId="485A7A9C"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32</w:t>
            </w:r>
          </w:p>
        </w:tc>
        <w:tc>
          <w:tcPr>
            <w:tcW w:w="1417" w:type="dxa"/>
            <w:noWrap/>
            <w:hideMark/>
          </w:tcPr>
          <w:p w14:paraId="72020B1E" w14:textId="7C00CCBA"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257</w:t>
            </w:r>
          </w:p>
        </w:tc>
        <w:tc>
          <w:tcPr>
            <w:tcW w:w="1492" w:type="dxa"/>
            <w:noWrap/>
            <w:hideMark/>
          </w:tcPr>
          <w:p w14:paraId="53718059" w14:textId="331CF84C"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17.3</w:t>
            </w:r>
          </w:p>
        </w:tc>
      </w:tr>
      <w:tr w:rsidR="008A079B" w:rsidRPr="00BB422D" w14:paraId="3F00FE8A" w14:textId="77777777" w:rsidTr="008A079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27B309E1" w14:textId="1986064E" w:rsidR="008A079B" w:rsidRPr="00BB422D" w:rsidRDefault="008A079B" w:rsidP="008A079B">
            <w:pPr>
              <w:rPr>
                <w:rFonts w:ascii="Calibri" w:eastAsia="Times New Roman" w:hAnsi="Calibri" w:cs="Calibri"/>
                <w:color w:val="000000"/>
                <w:lang w:eastAsia="en-AU"/>
              </w:rPr>
            </w:pPr>
            <w:proofErr w:type="spellStart"/>
            <w:r w:rsidRPr="006E77E7">
              <w:t>ct</w:t>
            </w:r>
            <w:proofErr w:type="spellEnd"/>
          </w:p>
        </w:tc>
        <w:tc>
          <w:tcPr>
            <w:tcW w:w="1276" w:type="dxa"/>
            <w:noWrap/>
            <w:hideMark/>
          </w:tcPr>
          <w:p w14:paraId="1A8ED216" w14:textId="09AA5B7F"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fill_block_o</w:t>
            </w:r>
            <w:proofErr w:type="spellEnd"/>
          </w:p>
        </w:tc>
        <w:tc>
          <w:tcPr>
            <w:tcW w:w="1286" w:type="dxa"/>
            <w:noWrap/>
            <w:hideMark/>
          </w:tcPr>
          <w:p w14:paraId="741E4532" w14:textId="6AE24BC7"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hc</w:t>
            </w:r>
            <w:proofErr w:type="spellEnd"/>
          </w:p>
        </w:tc>
        <w:tc>
          <w:tcPr>
            <w:tcW w:w="975" w:type="dxa"/>
            <w:noWrap/>
            <w:hideMark/>
          </w:tcPr>
          <w:p w14:paraId="485179A3" w14:textId="421D7DFA"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taurate</w:t>
            </w:r>
            <w:proofErr w:type="spellEnd"/>
          </w:p>
        </w:tc>
        <w:tc>
          <w:tcPr>
            <w:tcW w:w="1028" w:type="dxa"/>
            <w:noWrap/>
            <w:hideMark/>
          </w:tcPr>
          <w:p w14:paraId="78B44066" w14:textId="6558BE97"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40</w:t>
            </w:r>
          </w:p>
        </w:tc>
        <w:tc>
          <w:tcPr>
            <w:tcW w:w="948" w:type="dxa"/>
            <w:noWrap/>
            <w:hideMark/>
          </w:tcPr>
          <w:p w14:paraId="36176F42" w14:textId="1866F845"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0331</w:t>
            </w:r>
          </w:p>
        </w:tc>
        <w:tc>
          <w:tcPr>
            <w:tcW w:w="1433" w:type="dxa"/>
            <w:noWrap/>
            <w:hideMark/>
          </w:tcPr>
          <w:p w14:paraId="3C140786" w14:textId="17961603"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35</w:t>
            </w:r>
          </w:p>
        </w:tc>
        <w:tc>
          <w:tcPr>
            <w:tcW w:w="1417" w:type="dxa"/>
            <w:noWrap/>
            <w:hideMark/>
          </w:tcPr>
          <w:p w14:paraId="677183A2" w14:textId="1F74A26B"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95</w:t>
            </w:r>
          </w:p>
        </w:tc>
        <w:tc>
          <w:tcPr>
            <w:tcW w:w="1492" w:type="dxa"/>
            <w:noWrap/>
            <w:hideMark/>
          </w:tcPr>
          <w:p w14:paraId="08D3C388" w14:textId="68B5F6ED"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16.8</w:t>
            </w:r>
          </w:p>
        </w:tc>
      </w:tr>
      <w:tr w:rsidR="008A079B" w:rsidRPr="00BB422D" w14:paraId="3585034F" w14:textId="77777777" w:rsidTr="008A079B">
        <w:trPr>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2431CE93" w14:textId="4625BD25" w:rsidR="008A079B" w:rsidRPr="00BB422D" w:rsidRDefault="008A079B" w:rsidP="008A079B">
            <w:pPr>
              <w:rPr>
                <w:rFonts w:ascii="Calibri" w:eastAsia="Times New Roman" w:hAnsi="Calibri" w:cs="Calibri"/>
                <w:color w:val="000000"/>
                <w:lang w:eastAsia="en-AU"/>
              </w:rPr>
            </w:pPr>
            <w:proofErr w:type="spellStart"/>
            <w:r w:rsidRPr="006E77E7">
              <w:t>ct</w:t>
            </w:r>
            <w:proofErr w:type="spellEnd"/>
          </w:p>
        </w:tc>
        <w:tc>
          <w:tcPr>
            <w:tcW w:w="1276" w:type="dxa"/>
            <w:noWrap/>
            <w:hideMark/>
          </w:tcPr>
          <w:p w14:paraId="25CE9A19" w14:textId="2030A359"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fill_block_o</w:t>
            </w:r>
            <w:proofErr w:type="spellEnd"/>
          </w:p>
        </w:tc>
        <w:tc>
          <w:tcPr>
            <w:tcW w:w="1286" w:type="dxa"/>
            <w:noWrap/>
            <w:hideMark/>
          </w:tcPr>
          <w:p w14:paraId="01FA6982" w14:textId="1C3ED9B8"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hc</w:t>
            </w:r>
            <w:proofErr w:type="spellEnd"/>
          </w:p>
        </w:tc>
        <w:tc>
          <w:tcPr>
            <w:tcW w:w="975" w:type="dxa"/>
            <w:noWrap/>
            <w:hideMark/>
          </w:tcPr>
          <w:p w14:paraId="7EAE4B15" w14:textId="6FB1532E"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taurate</w:t>
            </w:r>
            <w:proofErr w:type="spellEnd"/>
          </w:p>
        </w:tc>
        <w:tc>
          <w:tcPr>
            <w:tcW w:w="1028" w:type="dxa"/>
            <w:noWrap/>
            <w:hideMark/>
          </w:tcPr>
          <w:p w14:paraId="7F8360EF" w14:textId="6CC338C6"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55</w:t>
            </w:r>
          </w:p>
        </w:tc>
        <w:tc>
          <w:tcPr>
            <w:tcW w:w="948" w:type="dxa"/>
            <w:noWrap/>
            <w:hideMark/>
          </w:tcPr>
          <w:p w14:paraId="6E2AAEC7" w14:textId="18A5F883"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051</w:t>
            </w:r>
          </w:p>
        </w:tc>
        <w:tc>
          <w:tcPr>
            <w:tcW w:w="1433" w:type="dxa"/>
            <w:noWrap/>
            <w:hideMark/>
          </w:tcPr>
          <w:p w14:paraId="767FEF2B" w14:textId="2C91D9D3"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30</w:t>
            </w:r>
          </w:p>
        </w:tc>
        <w:tc>
          <w:tcPr>
            <w:tcW w:w="1417" w:type="dxa"/>
            <w:noWrap/>
            <w:hideMark/>
          </w:tcPr>
          <w:p w14:paraId="25072D99" w14:textId="23B37045"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202</w:t>
            </w:r>
          </w:p>
        </w:tc>
        <w:tc>
          <w:tcPr>
            <w:tcW w:w="1492" w:type="dxa"/>
            <w:noWrap/>
            <w:hideMark/>
          </w:tcPr>
          <w:p w14:paraId="1F6D0C7E" w14:textId="73D946C3"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16.5</w:t>
            </w:r>
          </w:p>
        </w:tc>
      </w:tr>
      <w:tr w:rsidR="008A079B" w:rsidRPr="00BB422D" w14:paraId="6D1968F8" w14:textId="77777777" w:rsidTr="008A079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4ADCB6C1" w14:textId="55DC25D8" w:rsidR="008A079B" w:rsidRPr="00BB422D" w:rsidRDefault="008A079B" w:rsidP="008A079B">
            <w:pPr>
              <w:rPr>
                <w:rFonts w:ascii="Calibri" w:eastAsia="Times New Roman" w:hAnsi="Calibri" w:cs="Calibri"/>
                <w:color w:val="000000"/>
                <w:lang w:eastAsia="en-AU"/>
              </w:rPr>
            </w:pPr>
            <w:r w:rsidRPr="006E77E7">
              <w:t>pc</w:t>
            </w:r>
          </w:p>
        </w:tc>
        <w:tc>
          <w:tcPr>
            <w:tcW w:w="1276" w:type="dxa"/>
            <w:noWrap/>
            <w:hideMark/>
          </w:tcPr>
          <w:p w14:paraId="105BE7C7" w14:textId="414FDBB6"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curtin_uni</w:t>
            </w:r>
            <w:proofErr w:type="spellEnd"/>
          </w:p>
        </w:tc>
        <w:tc>
          <w:tcPr>
            <w:tcW w:w="1286" w:type="dxa"/>
            <w:noWrap/>
            <w:hideMark/>
          </w:tcPr>
          <w:p w14:paraId="30D772B8" w14:textId="0D454FC0"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distbtr</w:t>
            </w:r>
            <w:proofErr w:type="spellEnd"/>
          </w:p>
        </w:tc>
        <w:tc>
          <w:tcPr>
            <w:tcW w:w="975" w:type="dxa"/>
            <w:noWrap/>
            <w:hideMark/>
          </w:tcPr>
          <w:p w14:paraId="5458C3E0" w14:textId="29D1B39F"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taurate</w:t>
            </w:r>
            <w:proofErr w:type="spellEnd"/>
          </w:p>
        </w:tc>
        <w:tc>
          <w:tcPr>
            <w:tcW w:w="1028" w:type="dxa"/>
            <w:noWrap/>
            <w:hideMark/>
          </w:tcPr>
          <w:p w14:paraId="6C5F49B4" w14:textId="1B815A2C"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120</w:t>
            </w:r>
          </w:p>
        </w:tc>
        <w:tc>
          <w:tcPr>
            <w:tcW w:w="948" w:type="dxa"/>
            <w:noWrap/>
            <w:hideMark/>
          </w:tcPr>
          <w:p w14:paraId="1E9B7CB9" w14:textId="1088B866"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0525</w:t>
            </w:r>
          </w:p>
        </w:tc>
        <w:tc>
          <w:tcPr>
            <w:tcW w:w="1433" w:type="dxa"/>
            <w:noWrap/>
            <w:hideMark/>
          </w:tcPr>
          <w:p w14:paraId="4E0C8246" w14:textId="4FDB6BF5"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32</w:t>
            </w:r>
          </w:p>
        </w:tc>
        <w:tc>
          <w:tcPr>
            <w:tcW w:w="1417" w:type="dxa"/>
            <w:noWrap/>
            <w:hideMark/>
          </w:tcPr>
          <w:p w14:paraId="50EE92B1" w14:textId="5C6493B1"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454</w:t>
            </w:r>
          </w:p>
        </w:tc>
        <w:tc>
          <w:tcPr>
            <w:tcW w:w="1492" w:type="dxa"/>
            <w:noWrap/>
            <w:hideMark/>
          </w:tcPr>
          <w:p w14:paraId="6B7E7347" w14:textId="4D5D10DD"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16.5</w:t>
            </w:r>
          </w:p>
        </w:tc>
      </w:tr>
      <w:tr w:rsidR="008A079B" w:rsidRPr="00BB422D" w14:paraId="747EC08F" w14:textId="77777777" w:rsidTr="008A079B">
        <w:trPr>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02DCEDCE" w14:textId="32A9ABF3" w:rsidR="008A079B" w:rsidRPr="00BB422D" w:rsidRDefault="008A079B" w:rsidP="008A079B">
            <w:pPr>
              <w:rPr>
                <w:rFonts w:ascii="Calibri" w:eastAsia="Times New Roman" w:hAnsi="Calibri" w:cs="Calibri"/>
                <w:color w:val="000000"/>
                <w:lang w:eastAsia="en-AU"/>
              </w:rPr>
            </w:pPr>
            <w:proofErr w:type="spellStart"/>
            <w:r w:rsidRPr="006E77E7">
              <w:t>ct</w:t>
            </w:r>
            <w:proofErr w:type="spellEnd"/>
          </w:p>
        </w:tc>
        <w:tc>
          <w:tcPr>
            <w:tcW w:w="1276" w:type="dxa"/>
            <w:noWrap/>
            <w:hideMark/>
          </w:tcPr>
          <w:p w14:paraId="709BA71D" w14:textId="6B238BF7"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fill_block_n</w:t>
            </w:r>
            <w:proofErr w:type="spellEnd"/>
          </w:p>
        </w:tc>
        <w:tc>
          <w:tcPr>
            <w:tcW w:w="1286" w:type="dxa"/>
            <w:noWrap/>
            <w:hideMark/>
          </w:tcPr>
          <w:p w14:paraId="1E66F4FB" w14:textId="7843F45D"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sp_3arm</w:t>
            </w:r>
          </w:p>
        </w:tc>
        <w:tc>
          <w:tcPr>
            <w:tcW w:w="975" w:type="dxa"/>
            <w:noWrap/>
            <w:hideMark/>
          </w:tcPr>
          <w:p w14:paraId="6ED10BE2" w14:textId="17954701"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taurate</w:t>
            </w:r>
            <w:proofErr w:type="spellEnd"/>
          </w:p>
        </w:tc>
        <w:tc>
          <w:tcPr>
            <w:tcW w:w="1028" w:type="dxa"/>
            <w:noWrap/>
            <w:hideMark/>
          </w:tcPr>
          <w:p w14:paraId="64C1E0F9" w14:textId="091544A3"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10</w:t>
            </w:r>
          </w:p>
        </w:tc>
        <w:tc>
          <w:tcPr>
            <w:tcW w:w="948" w:type="dxa"/>
            <w:noWrap/>
            <w:hideMark/>
          </w:tcPr>
          <w:p w14:paraId="7CE0A4AB" w14:textId="0975D10E"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0315</w:t>
            </w:r>
          </w:p>
        </w:tc>
        <w:tc>
          <w:tcPr>
            <w:tcW w:w="1433" w:type="dxa"/>
            <w:noWrap/>
            <w:hideMark/>
          </w:tcPr>
          <w:p w14:paraId="511A29C2" w14:textId="7C759A01"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26</w:t>
            </w:r>
          </w:p>
        </w:tc>
        <w:tc>
          <w:tcPr>
            <w:tcW w:w="1417" w:type="dxa"/>
            <w:noWrap/>
            <w:hideMark/>
          </w:tcPr>
          <w:p w14:paraId="73C0D835" w14:textId="51423F1E"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23</w:t>
            </w:r>
          </w:p>
        </w:tc>
        <w:tc>
          <w:tcPr>
            <w:tcW w:w="1492" w:type="dxa"/>
            <w:noWrap/>
            <w:hideMark/>
          </w:tcPr>
          <w:p w14:paraId="48335633" w14:textId="3B572476"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16.3</w:t>
            </w:r>
          </w:p>
        </w:tc>
      </w:tr>
      <w:tr w:rsidR="008A079B" w:rsidRPr="00BB422D" w14:paraId="3213519D" w14:textId="77777777" w:rsidTr="008A079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3DAE2C94" w14:textId="4457F57B" w:rsidR="008A079B" w:rsidRPr="00BB422D" w:rsidRDefault="008A079B" w:rsidP="008A079B">
            <w:pPr>
              <w:rPr>
                <w:rFonts w:ascii="Calibri" w:eastAsia="Times New Roman" w:hAnsi="Calibri" w:cs="Calibri"/>
                <w:color w:val="000000"/>
                <w:lang w:eastAsia="en-AU"/>
              </w:rPr>
            </w:pPr>
            <w:r w:rsidRPr="006E77E7">
              <w:t>pc</w:t>
            </w:r>
          </w:p>
        </w:tc>
        <w:tc>
          <w:tcPr>
            <w:tcW w:w="1276" w:type="dxa"/>
            <w:noWrap/>
            <w:hideMark/>
          </w:tcPr>
          <w:p w14:paraId="5DF102B4" w14:textId="7DF06D6B"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plastic</w:t>
            </w:r>
          </w:p>
        </w:tc>
        <w:tc>
          <w:tcPr>
            <w:tcW w:w="1286" w:type="dxa"/>
            <w:noWrap/>
            <w:hideMark/>
          </w:tcPr>
          <w:p w14:paraId="0201A489" w14:textId="778717C9"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distbtr</w:t>
            </w:r>
            <w:proofErr w:type="spellEnd"/>
          </w:p>
        </w:tc>
        <w:tc>
          <w:tcPr>
            <w:tcW w:w="975" w:type="dxa"/>
            <w:noWrap/>
            <w:hideMark/>
          </w:tcPr>
          <w:p w14:paraId="1411D9E3" w14:textId="1ECA4A01"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taurate</w:t>
            </w:r>
            <w:proofErr w:type="spellEnd"/>
          </w:p>
        </w:tc>
        <w:tc>
          <w:tcPr>
            <w:tcW w:w="1028" w:type="dxa"/>
            <w:noWrap/>
            <w:hideMark/>
          </w:tcPr>
          <w:p w14:paraId="0BE0A333" w14:textId="15EAF198"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100</w:t>
            </w:r>
          </w:p>
        </w:tc>
        <w:tc>
          <w:tcPr>
            <w:tcW w:w="948" w:type="dxa"/>
            <w:noWrap/>
            <w:hideMark/>
          </w:tcPr>
          <w:p w14:paraId="43E19BD1" w14:textId="3611CC3D"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0189</w:t>
            </w:r>
          </w:p>
        </w:tc>
        <w:tc>
          <w:tcPr>
            <w:tcW w:w="1433" w:type="dxa"/>
            <w:noWrap/>
            <w:hideMark/>
          </w:tcPr>
          <w:p w14:paraId="412374EC" w14:textId="004ACF93"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27</w:t>
            </w:r>
          </w:p>
        </w:tc>
        <w:tc>
          <w:tcPr>
            <w:tcW w:w="1417" w:type="dxa"/>
            <w:noWrap/>
            <w:hideMark/>
          </w:tcPr>
          <w:p w14:paraId="08494CF7" w14:textId="0439EAF3"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136</w:t>
            </w:r>
          </w:p>
        </w:tc>
        <w:tc>
          <w:tcPr>
            <w:tcW w:w="1492" w:type="dxa"/>
            <w:noWrap/>
            <w:hideMark/>
          </w:tcPr>
          <w:p w14:paraId="7F1A614A" w14:textId="7224E2C7"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16.1</w:t>
            </w:r>
          </w:p>
        </w:tc>
      </w:tr>
      <w:tr w:rsidR="008A079B" w:rsidRPr="00BB422D" w14:paraId="208AC99C" w14:textId="77777777" w:rsidTr="008A079B">
        <w:trPr>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2A2EC615" w14:textId="4D0B517C" w:rsidR="008A079B" w:rsidRPr="00BB422D" w:rsidRDefault="008A079B" w:rsidP="008A079B">
            <w:pPr>
              <w:rPr>
                <w:rFonts w:ascii="Calibri" w:eastAsia="Times New Roman" w:hAnsi="Calibri" w:cs="Calibri"/>
                <w:color w:val="000000"/>
                <w:lang w:eastAsia="en-AU"/>
              </w:rPr>
            </w:pPr>
            <w:r w:rsidRPr="006E77E7">
              <w:t>pc</w:t>
            </w:r>
          </w:p>
        </w:tc>
        <w:tc>
          <w:tcPr>
            <w:tcW w:w="1276" w:type="dxa"/>
            <w:noWrap/>
            <w:hideMark/>
          </w:tcPr>
          <w:p w14:paraId="5F71E97F" w14:textId="6A9722DD"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curtin_uni</w:t>
            </w:r>
            <w:proofErr w:type="spellEnd"/>
          </w:p>
        </w:tc>
        <w:tc>
          <w:tcPr>
            <w:tcW w:w="1286" w:type="dxa"/>
            <w:noWrap/>
            <w:hideMark/>
          </w:tcPr>
          <w:p w14:paraId="30178D1F" w14:textId="7357E4C4"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distbtr</w:t>
            </w:r>
            <w:proofErr w:type="spellEnd"/>
          </w:p>
        </w:tc>
        <w:tc>
          <w:tcPr>
            <w:tcW w:w="975" w:type="dxa"/>
            <w:noWrap/>
            <w:hideMark/>
          </w:tcPr>
          <w:p w14:paraId="128DABE4" w14:textId="4EF47C5D"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taurate</w:t>
            </w:r>
            <w:proofErr w:type="spellEnd"/>
          </w:p>
        </w:tc>
        <w:tc>
          <w:tcPr>
            <w:tcW w:w="1028" w:type="dxa"/>
            <w:noWrap/>
            <w:hideMark/>
          </w:tcPr>
          <w:p w14:paraId="60080432" w14:textId="6FEC44A6"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100</w:t>
            </w:r>
          </w:p>
        </w:tc>
        <w:tc>
          <w:tcPr>
            <w:tcW w:w="948" w:type="dxa"/>
            <w:noWrap/>
            <w:hideMark/>
          </w:tcPr>
          <w:p w14:paraId="2E95DF1C" w14:textId="1D5D2480"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0374</w:t>
            </w:r>
          </w:p>
        </w:tc>
        <w:tc>
          <w:tcPr>
            <w:tcW w:w="1433" w:type="dxa"/>
            <w:noWrap/>
            <w:hideMark/>
          </w:tcPr>
          <w:p w14:paraId="469D130F" w14:textId="63C4B13C"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29</w:t>
            </w:r>
          </w:p>
        </w:tc>
        <w:tc>
          <w:tcPr>
            <w:tcW w:w="1417" w:type="dxa"/>
            <w:noWrap/>
            <w:hideMark/>
          </w:tcPr>
          <w:p w14:paraId="12F0F0C8" w14:textId="4C98A1B0"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270</w:t>
            </w:r>
          </w:p>
        </w:tc>
        <w:tc>
          <w:tcPr>
            <w:tcW w:w="1492" w:type="dxa"/>
            <w:noWrap/>
            <w:hideMark/>
          </w:tcPr>
          <w:p w14:paraId="4051E353" w14:textId="3ADBF5C1"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15.9</w:t>
            </w:r>
          </w:p>
        </w:tc>
      </w:tr>
      <w:tr w:rsidR="008A079B" w:rsidRPr="00BB422D" w14:paraId="363F6018" w14:textId="77777777" w:rsidTr="008A079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07653314" w14:textId="0EE05678" w:rsidR="008A079B" w:rsidRPr="00BB422D" w:rsidRDefault="008A079B" w:rsidP="008A079B">
            <w:pPr>
              <w:rPr>
                <w:rFonts w:ascii="Calibri" w:eastAsia="Times New Roman" w:hAnsi="Calibri" w:cs="Calibri"/>
                <w:color w:val="000000"/>
                <w:lang w:eastAsia="en-AU"/>
              </w:rPr>
            </w:pPr>
            <w:r w:rsidRPr="006E77E7">
              <w:t>pc</w:t>
            </w:r>
          </w:p>
        </w:tc>
        <w:tc>
          <w:tcPr>
            <w:tcW w:w="1276" w:type="dxa"/>
            <w:noWrap/>
            <w:hideMark/>
          </w:tcPr>
          <w:p w14:paraId="50652BBB" w14:textId="78F6528C"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curtin_uni</w:t>
            </w:r>
            <w:proofErr w:type="spellEnd"/>
          </w:p>
        </w:tc>
        <w:tc>
          <w:tcPr>
            <w:tcW w:w="1286" w:type="dxa"/>
            <w:noWrap/>
            <w:hideMark/>
          </w:tcPr>
          <w:p w14:paraId="544B77E1" w14:textId="01F33B80"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distbtr</w:t>
            </w:r>
            <w:proofErr w:type="spellEnd"/>
          </w:p>
        </w:tc>
        <w:tc>
          <w:tcPr>
            <w:tcW w:w="975" w:type="dxa"/>
            <w:noWrap/>
            <w:hideMark/>
          </w:tcPr>
          <w:p w14:paraId="6E42CF7F" w14:textId="4F70871C"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taurate</w:t>
            </w:r>
            <w:proofErr w:type="spellEnd"/>
          </w:p>
        </w:tc>
        <w:tc>
          <w:tcPr>
            <w:tcW w:w="1028" w:type="dxa"/>
            <w:noWrap/>
            <w:hideMark/>
          </w:tcPr>
          <w:p w14:paraId="141F3666" w14:textId="227931DF"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10</w:t>
            </w:r>
          </w:p>
        </w:tc>
        <w:tc>
          <w:tcPr>
            <w:tcW w:w="948" w:type="dxa"/>
            <w:noWrap/>
            <w:hideMark/>
          </w:tcPr>
          <w:p w14:paraId="0C7692E4" w14:textId="6CD12A45"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0216</w:t>
            </w:r>
          </w:p>
        </w:tc>
        <w:tc>
          <w:tcPr>
            <w:tcW w:w="1433" w:type="dxa"/>
            <w:noWrap/>
            <w:hideMark/>
          </w:tcPr>
          <w:p w14:paraId="3BEDF245" w14:textId="18C0DFF5"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20</w:t>
            </w:r>
          </w:p>
        </w:tc>
        <w:tc>
          <w:tcPr>
            <w:tcW w:w="1417" w:type="dxa"/>
            <w:noWrap/>
            <w:hideMark/>
          </w:tcPr>
          <w:p w14:paraId="327418CF" w14:textId="09EBD650"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16</w:t>
            </w:r>
          </w:p>
        </w:tc>
        <w:tc>
          <w:tcPr>
            <w:tcW w:w="1492" w:type="dxa"/>
            <w:noWrap/>
            <w:hideMark/>
          </w:tcPr>
          <w:p w14:paraId="2AE88B93" w14:textId="2DAD5DF4"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15.7</w:t>
            </w:r>
          </w:p>
        </w:tc>
      </w:tr>
      <w:tr w:rsidR="008A079B" w:rsidRPr="00BB422D" w14:paraId="6D65EC40" w14:textId="77777777" w:rsidTr="008A079B">
        <w:trPr>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38563C74" w14:textId="0E2E7786" w:rsidR="008A079B" w:rsidRPr="00BB422D" w:rsidRDefault="008A079B" w:rsidP="008A079B">
            <w:pPr>
              <w:rPr>
                <w:rFonts w:ascii="Calibri" w:eastAsia="Times New Roman" w:hAnsi="Calibri" w:cs="Calibri"/>
                <w:color w:val="000000"/>
                <w:lang w:eastAsia="en-AU"/>
              </w:rPr>
            </w:pPr>
            <w:proofErr w:type="spellStart"/>
            <w:r w:rsidRPr="006E77E7">
              <w:t>rls</w:t>
            </w:r>
            <w:proofErr w:type="spellEnd"/>
          </w:p>
        </w:tc>
        <w:tc>
          <w:tcPr>
            <w:tcW w:w="1276" w:type="dxa"/>
            <w:noWrap/>
            <w:hideMark/>
          </w:tcPr>
          <w:p w14:paraId="5F5A0FC5" w14:textId="0F690B88"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none</w:t>
            </w:r>
          </w:p>
        </w:tc>
        <w:tc>
          <w:tcPr>
            <w:tcW w:w="1286" w:type="dxa"/>
            <w:noWrap/>
            <w:hideMark/>
          </w:tcPr>
          <w:p w14:paraId="1D1BEC68" w14:textId="3AC396C6"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spiral</w:t>
            </w:r>
          </w:p>
        </w:tc>
        <w:tc>
          <w:tcPr>
            <w:tcW w:w="975" w:type="dxa"/>
            <w:noWrap/>
            <w:hideMark/>
          </w:tcPr>
          <w:p w14:paraId="53492493" w14:textId="3C982F04"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taurate</w:t>
            </w:r>
            <w:proofErr w:type="spellEnd"/>
          </w:p>
        </w:tc>
        <w:tc>
          <w:tcPr>
            <w:tcW w:w="1028" w:type="dxa"/>
            <w:noWrap/>
            <w:hideMark/>
          </w:tcPr>
          <w:p w14:paraId="380D1097" w14:textId="6B20553B"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400</w:t>
            </w:r>
          </w:p>
        </w:tc>
        <w:tc>
          <w:tcPr>
            <w:tcW w:w="948" w:type="dxa"/>
            <w:noWrap/>
            <w:hideMark/>
          </w:tcPr>
          <w:p w14:paraId="68424DFD" w14:textId="11708D06"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0164</w:t>
            </w:r>
          </w:p>
        </w:tc>
        <w:tc>
          <w:tcPr>
            <w:tcW w:w="1433" w:type="dxa"/>
            <w:noWrap/>
            <w:hideMark/>
          </w:tcPr>
          <w:p w14:paraId="52B6DAA5" w14:textId="70AEA3EA"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25</w:t>
            </w:r>
          </w:p>
        </w:tc>
        <w:tc>
          <w:tcPr>
            <w:tcW w:w="1417" w:type="dxa"/>
            <w:noWrap/>
            <w:hideMark/>
          </w:tcPr>
          <w:p w14:paraId="4BEECFD2" w14:textId="229A3089"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473</w:t>
            </w:r>
          </w:p>
        </w:tc>
        <w:tc>
          <w:tcPr>
            <w:tcW w:w="1492" w:type="dxa"/>
            <w:noWrap/>
            <w:hideMark/>
          </w:tcPr>
          <w:p w14:paraId="23A78A00" w14:textId="38DFB9BA"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15.4</w:t>
            </w:r>
          </w:p>
        </w:tc>
      </w:tr>
      <w:tr w:rsidR="008A079B" w:rsidRPr="00BB422D" w14:paraId="4E6C7B61" w14:textId="77777777" w:rsidTr="008A079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7A2553AD" w14:textId="5E0B4A48" w:rsidR="008A079B" w:rsidRPr="00BB422D" w:rsidRDefault="008A079B" w:rsidP="008A079B">
            <w:pPr>
              <w:rPr>
                <w:rFonts w:ascii="Calibri" w:eastAsia="Times New Roman" w:hAnsi="Calibri" w:cs="Calibri"/>
                <w:color w:val="000000"/>
                <w:lang w:eastAsia="en-AU"/>
              </w:rPr>
            </w:pPr>
            <w:proofErr w:type="spellStart"/>
            <w:r w:rsidRPr="006E77E7">
              <w:t>ct</w:t>
            </w:r>
            <w:proofErr w:type="spellEnd"/>
          </w:p>
        </w:tc>
        <w:tc>
          <w:tcPr>
            <w:tcW w:w="1276" w:type="dxa"/>
            <w:noWrap/>
            <w:hideMark/>
          </w:tcPr>
          <w:p w14:paraId="0507FA94" w14:textId="598B4183"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fill_block_n</w:t>
            </w:r>
            <w:proofErr w:type="spellEnd"/>
          </w:p>
        </w:tc>
        <w:tc>
          <w:tcPr>
            <w:tcW w:w="1286" w:type="dxa"/>
            <w:noWrap/>
            <w:hideMark/>
          </w:tcPr>
          <w:p w14:paraId="1E24B471" w14:textId="65CC76A1"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fc</w:t>
            </w:r>
          </w:p>
        </w:tc>
        <w:tc>
          <w:tcPr>
            <w:tcW w:w="975" w:type="dxa"/>
            <w:noWrap/>
            <w:hideMark/>
          </w:tcPr>
          <w:p w14:paraId="012B2121" w14:textId="6252FD45"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taurate</w:t>
            </w:r>
            <w:proofErr w:type="spellEnd"/>
          </w:p>
        </w:tc>
        <w:tc>
          <w:tcPr>
            <w:tcW w:w="1028" w:type="dxa"/>
            <w:noWrap/>
            <w:hideMark/>
          </w:tcPr>
          <w:p w14:paraId="6EA2ACCD" w14:textId="1E96ABFD"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5</w:t>
            </w:r>
          </w:p>
        </w:tc>
        <w:tc>
          <w:tcPr>
            <w:tcW w:w="948" w:type="dxa"/>
            <w:noWrap/>
            <w:hideMark/>
          </w:tcPr>
          <w:p w14:paraId="71CC2F0E" w14:textId="5A377B82"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0385</w:t>
            </w:r>
          </w:p>
        </w:tc>
        <w:tc>
          <w:tcPr>
            <w:tcW w:w="1433" w:type="dxa"/>
            <w:noWrap/>
            <w:hideMark/>
          </w:tcPr>
          <w:p w14:paraId="413617C2" w14:textId="54E73989"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33</w:t>
            </w:r>
          </w:p>
        </w:tc>
        <w:tc>
          <w:tcPr>
            <w:tcW w:w="1417" w:type="dxa"/>
            <w:noWrap/>
            <w:hideMark/>
          </w:tcPr>
          <w:p w14:paraId="533A4810" w14:textId="4F1A7E0D"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14</w:t>
            </w:r>
          </w:p>
        </w:tc>
        <w:tc>
          <w:tcPr>
            <w:tcW w:w="1492" w:type="dxa"/>
            <w:noWrap/>
            <w:hideMark/>
          </w:tcPr>
          <w:p w14:paraId="7DEB7ECD" w14:textId="50C55727"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15.1</w:t>
            </w:r>
          </w:p>
        </w:tc>
      </w:tr>
      <w:tr w:rsidR="008A079B" w:rsidRPr="00BB422D" w14:paraId="3A18FD70" w14:textId="77777777" w:rsidTr="008A079B">
        <w:trPr>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32C60A49" w14:textId="3E86BF58" w:rsidR="008A079B" w:rsidRPr="00BB422D" w:rsidRDefault="008A079B" w:rsidP="008A079B">
            <w:pPr>
              <w:rPr>
                <w:rFonts w:ascii="Calibri" w:eastAsia="Times New Roman" w:hAnsi="Calibri" w:cs="Calibri"/>
                <w:color w:val="000000"/>
                <w:lang w:eastAsia="en-AU"/>
              </w:rPr>
            </w:pPr>
            <w:r w:rsidRPr="006E77E7">
              <w:t>pc</w:t>
            </w:r>
          </w:p>
        </w:tc>
        <w:tc>
          <w:tcPr>
            <w:tcW w:w="1276" w:type="dxa"/>
            <w:noWrap/>
            <w:hideMark/>
          </w:tcPr>
          <w:p w14:paraId="72856862" w14:textId="64D1925A"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plastic</w:t>
            </w:r>
          </w:p>
        </w:tc>
        <w:tc>
          <w:tcPr>
            <w:tcW w:w="1286" w:type="dxa"/>
            <w:noWrap/>
            <w:hideMark/>
          </w:tcPr>
          <w:p w14:paraId="03027DF4" w14:textId="2F025475"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distbtr</w:t>
            </w:r>
            <w:proofErr w:type="spellEnd"/>
          </w:p>
        </w:tc>
        <w:tc>
          <w:tcPr>
            <w:tcW w:w="975" w:type="dxa"/>
            <w:noWrap/>
            <w:hideMark/>
          </w:tcPr>
          <w:p w14:paraId="11A6A0FB" w14:textId="404EC044"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taurate</w:t>
            </w:r>
            <w:proofErr w:type="spellEnd"/>
          </w:p>
        </w:tc>
        <w:tc>
          <w:tcPr>
            <w:tcW w:w="1028" w:type="dxa"/>
            <w:noWrap/>
            <w:hideMark/>
          </w:tcPr>
          <w:p w14:paraId="407A7E86" w14:textId="41BEAF14"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70</w:t>
            </w:r>
          </w:p>
        </w:tc>
        <w:tc>
          <w:tcPr>
            <w:tcW w:w="948" w:type="dxa"/>
            <w:noWrap/>
            <w:hideMark/>
          </w:tcPr>
          <w:p w14:paraId="3654B425" w14:textId="41CD8FA7"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0212</w:t>
            </w:r>
          </w:p>
        </w:tc>
        <w:tc>
          <w:tcPr>
            <w:tcW w:w="1433" w:type="dxa"/>
            <w:noWrap/>
            <w:hideMark/>
          </w:tcPr>
          <w:p w14:paraId="6A8FC4A2" w14:textId="34183F8A"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27</w:t>
            </w:r>
          </w:p>
        </w:tc>
        <w:tc>
          <w:tcPr>
            <w:tcW w:w="1417" w:type="dxa"/>
            <w:noWrap/>
            <w:hideMark/>
          </w:tcPr>
          <w:p w14:paraId="287768D9" w14:textId="3CFCBAE4"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107</w:t>
            </w:r>
          </w:p>
        </w:tc>
        <w:tc>
          <w:tcPr>
            <w:tcW w:w="1492" w:type="dxa"/>
            <w:noWrap/>
            <w:hideMark/>
          </w:tcPr>
          <w:p w14:paraId="07FE1930" w14:textId="32F7B6C7"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14.7</w:t>
            </w:r>
          </w:p>
        </w:tc>
      </w:tr>
      <w:tr w:rsidR="008A079B" w:rsidRPr="00BB422D" w14:paraId="48191878" w14:textId="77777777" w:rsidTr="008A079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6BBF7199" w14:textId="7DBFD9FD" w:rsidR="008A079B" w:rsidRPr="00BB422D" w:rsidRDefault="008A079B" w:rsidP="008A079B">
            <w:pPr>
              <w:rPr>
                <w:rFonts w:ascii="Calibri" w:eastAsia="Times New Roman" w:hAnsi="Calibri" w:cs="Calibri"/>
                <w:color w:val="000000"/>
                <w:lang w:eastAsia="en-AU"/>
              </w:rPr>
            </w:pPr>
            <w:r w:rsidRPr="006E77E7">
              <w:t>pc</w:t>
            </w:r>
          </w:p>
        </w:tc>
        <w:tc>
          <w:tcPr>
            <w:tcW w:w="1276" w:type="dxa"/>
            <w:noWrap/>
            <w:hideMark/>
          </w:tcPr>
          <w:p w14:paraId="2A75F877" w14:textId="4EC6E871"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curtin_uni</w:t>
            </w:r>
            <w:proofErr w:type="spellEnd"/>
          </w:p>
        </w:tc>
        <w:tc>
          <w:tcPr>
            <w:tcW w:w="1286" w:type="dxa"/>
            <w:noWrap/>
            <w:hideMark/>
          </w:tcPr>
          <w:p w14:paraId="0AC9A6B4" w14:textId="2A953E7A"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distbtr</w:t>
            </w:r>
            <w:proofErr w:type="spellEnd"/>
          </w:p>
        </w:tc>
        <w:tc>
          <w:tcPr>
            <w:tcW w:w="975" w:type="dxa"/>
            <w:noWrap/>
            <w:hideMark/>
          </w:tcPr>
          <w:p w14:paraId="750D0714" w14:textId="73EC23DE"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taurate</w:t>
            </w:r>
            <w:proofErr w:type="spellEnd"/>
          </w:p>
        </w:tc>
        <w:tc>
          <w:tcPr>
            <w:tcW w:w="1028" w:type="dxa"/>
            <w:noWrap/>
            <w:hideMark/>
          </w:tcPr>
          <w:p w14:paraId="0FD5733E" w14:textId="4CD4B416"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80</w:t>
            </w:r>
          </w:p>
        </w:tc>
        <w:tc>
          <w:tcPr>
            <w:tcW w:w="948" w:type="dxa"/>
            <w:noWrap/>
            <w:hideMark/>
          </w:tcPr>
          <w:p w14:paraId="0AB2D76F" w14:textId="7FB507CB"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0459</w:t>
            </w:r>
          </w:p>
        </w:tc>
        <w:tc>
          <w:tcPr>
            <w:tcW w:w="1433" w:type="dxa"/>
            <w:noWrap/>
            <w:hideMark/>
          </w:tcPr>
          <w:p w14:paraId="09FF82DC" w14:textId="1131EDED"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32</w:t>
            </w:r>
          </w:p>
        </w:tc>
        <w:tc>
          <w:tcPr>
            <w:tcW w:w="1417" w:type="dxa"/>
            <w:noWrap/>
            <w:hideMark/>
          </w:tcPr>
          <w:p w14:paraId="2A4BFAFB" w14:textId="52FA0934"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264</w:t>
            </w:r>
          </w:p>
        </w:tc>
        <w:tc>
          <w:tcPr>
            <w:tcW w:w="1492" w:type="dxa"/>
            <w:noWrap/>
            <w:hideMark/>
          </w:tcPr>
          <w:p w14:paraId="3FE8267B" w14:textId="78835644"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14.4</w:t>
            </w:r>
          </w:p>
        </w:tc>
      </w:tr>
      <w:tr w:rsidR="008A079B" w:rsidRPr="00BB422D" w14:paraId="6415C3F5" w14:textId="77777777" w:rsidTr="008A079B">
        <w:trPr>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05CCA0FE" w14:textId="21C33E57" w:rsidR="008A079B" w:rsidRPr="00BB422D" w:rsidRDefault="008A079B" w:rsidP="008A079B">
            <w:pPr>
              <w:rPr>
                <w:rFonts w:ascii="Calibri" w:eastAsia="Times New Roman" w:hAnsi="Calibri" w:cs="Calibri"/>
                <w:color w:val="000000"/>
                <w:lang w:eastAsia="en-AU"/>
              </w:rPr>
            </w:pPr>
            <w:r w:rsidRPr="006E77E7">
              <w:t>pc</w:t>
            </w:r>
          </w:p>
        </w:tc>
        <w:tc>
          <w:tcPr>
            <w:tcW w:w="1276" w:type="dxa"/>
            <w:noWrap/>
            <w:hideMark/>
          </w:tcPr>
          <w:p w14:paraId="1648EB3F" w14:textId="31664D53"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plastic</w:t>
            </w:r>
          </w:p>
        </w:tc>
        <w:tc>
          <w:tcPr>
            <w:tcW w:w="1286" w:type="dxa"/>
            <w:noWrap/>
            <w:hideMark/>
          </w:tcPr>
          <w:p w14:paraId="0675817E" w14:textId="7510D6B6"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distbtr</w:t>
            </w:r>
            <w:proofErr w:type="spellEnd"/>
          </w:p>
        </w:tc>
        <w:tc>
          <w:tcPr>
            <w:tcW w:w="975" w:type="dxa"/>
            <w:noWrap/>
            <w:hideMark/>
          </w:tcPr>
          <w:p w14:paraId="64F57BB0" w14:textId="769F20BC"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taurate</w:t>
            </w:r>
            <w:proofErr w:type="spellEnd"/>
          </w:p>
        </w:tc>
        <w:tc>
          <w:tcPr>
            <w:tcW w:w="1028" w:type="dxa"/>
            <w:noWrap/>
            <w:hideMark/>
          </w:tcPr>
          <w:p w14:paraId="389702A1" w14:textId="132A3C74"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80</w:t>
            </w:r>
          </w:p>
        </w:tc>
        <w:tc>
          <w:tcPr>
            <w:tcW w:w="948" w:type="dxa"/>
            <w:noWrap/>
            <w:hideMark/>
          </w:tcPr>
          <w:p w14:paraId="144C9F5A" w14:textId="6D48BDAD"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0207</w:t>
            </w:r>
          </w:p>
        </w:tc>
        <w:tc>
          <w:tcPr>
            <w:tcW w:w="1433" w:type="dxa"/>
            <w:noWrap/>
            <w:hideMark/>
          </w:tcPr>
          <w:p w14:paraId="5A89F066" w14:textId="428DB356"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34</w:t>
            </w:r>
          </w:p>
        </w:tc>
        <w:tc>
          <w:tcPr>
            <w:tcW w:w="1417" w:type="dxa"/>
            <w:noWrap/>
            <w:hideMark/>
          </w:tcPr>
          <w:p w14:paraId="78D85570" w14:textId="3139474B"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119</w:t>
            </w:r>
          </w:p>
        </w:tc>
        <w:tc>
          <w:tcPr>
            <w:tcW w:w="1492" w:type="dxa"/>
            <w:noWrap/>
            <w:hideMark/>
          </w:tcPr>
          <w:p w14:paraId="1E52A878" w14:textId="6CA72E4B"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13.5</w:t>
            </w:r>
          </w:p>
        </w:tc>
      </w:tr>
      <w:tr w:rsidR="008A079B" w:rsidRPr="00BB422D" w14:paraId="6D814446" w14:textId="77777777" w:rsidTr="008A079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320B68F8" w14:textId="18FCE27E" w:rsidR="008A079B" w:rsidRPr="00BB422D" w:rsidRDefault="008A079B" w:rsidP="008A079B">
            <w:pPr>
              <w:rPr>
                <w:rFonts w:ascii="Calibri" w:eastAsia="Times New Roman" w:hAnsi="Calibri" w:cs="Calibri"/>
                <w:color w:val="000000"/>
                <w:lang w:eastAsia="en-AU"/>
              </w:rPr>
            </w:pPr>
            <w:proofErr w:type="spellStart"/>
            <w:r w:rsidRPr="006E77E7">
              <w:t>ct</w:t>
            </w:r>
            <w:proofErr w:type="spellEnd"/>
          </w:p>
        </w:tc>
        <w:tc>
          <w:tcPr>
            <w:tcW w:w="1276" w:type="dxa"/>
            <w:noWrap/>
            <w:hideMark/>
          </w:tcPr>
          <w:p w14:paraId="7AC6B933" w14:textId="198468D7"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fill_block_o</w:t>
            </w:r>
            <w:proofErr w:type="spellEnd"/>
          </w:p>
        </w:tc>
        <w:tc>
          <w:tcPr>
            <w:tcW w:w="1286" w:type="dxa"/>
            <w:noWrap/>
            <w:hideMark/>
          </w:tcPr>
          <w:p w14:paraId="34BBC1D4" w14:textId="0A4767F2"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hc</w:t>
            </w:r>
            <w:proofErr w:type="spellEnd"/>
          </w:p>
        </w:tc>
        <w:tc>
          <w:tcPr>
            <w:tcW w:w="975" w:type="dxa"/>
            <w:noWrap/>
            <w:hideMark/>
          </w:tcPr>
          <w:p w14:paraId="2207B5DD" w14:textId="64CF6F4C"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taurate</w:t>
            </w:r>
            <w:proofErr w:type="spellEnd"/>
          </w:p>
        </w:tc>
        <w:tc>
          <w:tcPr>
            <w:tcW w:w="1028" w:type="dxa"/>
            <w:noWrap/>
            <w:hideMark/>
          </w:tcPr>
          <w:p w14:paraId="1CD89C94" w14:textId="2B82FE27"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30</w:t>
            </w:r>
          </w:p>
        </w:tc>
        <w:tc>
          <w:tcPr>
            <w:tcW w:w="948" w:type="dxa"/>
            <w:noWrap/>
            <w:hideMark/>
          </w:tcPr>
          <w:p w14:paraId="3CFBA392" w14:textId="1897B6EB"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05</w:t>
            </w:r>
          </w:p>
        </w:tc>
        <w:tc>
          <w:tcPr>
            <w:tcW w:w="1433" w:type="dxa"/>
            <w:noWrap/>
            <w:hideMark/>
          </w:tcPr>
          <w:p w14:paraId="1CBEEEA9" w14:textId="353462D4"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30</w:t>
            </w:r>
          </w:p>
        </w:tc>
        <w:tc>
          <w:tcPr>
            <w:tcW w:w="1417" w:type="dxa"/>
            <w:noWrap/>
            <w:hideMark/>
          </w:tcPr>
          <w:p w14:paraId="63D67BF8" w14:textId="2A51FB3B"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108</w:t>
            </w:r>
          </w:p>
        </w:tc>
        <w:tc>
          <w:tcPr>
            <w:tcW w:w="1492" w:type="dxa"/>
            <w:noWrap/>
            <w:hideMark/>
          </w:tcPr>
          <w:p w14:paraId="365ECA3D" w14:textId="2FDA6FE1"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13.1</w:t>
            </w:r>
          </w:p>
        </w:tc>
      </w:tr>
      <w:tr w:rsidR="008A079B" w:rsidRPr="00BB422D" w14:paraId="42660147" w14:textId="77777777" w:rsidTr="008A079B">
        <w:trPr>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13252187" w14:textId="09EB6BC1" w:rsidR="008A079B" w:rsidRPr="00BB422D" w:rsidRDefault="008A079B" w:rsidP="008A079B">
            <w:pPr>
              <w:rPr>
                <w:rFonts w:ascii="Calibri" w:eastAsia="Times New Roman" w:hAnsi="Calibri" w:cs="Calibri"/>
                <w:color w:val="000000"/>
                <w:lang w:eastAsia="en-AU"/>
              </w:rPr>
            </w:pPr>
            <w:r w:rsidRPr="006E77E7">
              <w:t>pc</w:t>
            </w:r>
          </w:p>
        </w:tc>
        <w:tc>
          <w:tcPr>
            <w:tcW w:w="1276" w:type="dxa"/>
            <w:noWrap/>
            <w:hideMark/>
          </w:tcPr>
          <w:p w14:paraId="1283E155" w14:textId="14C06C60"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plastic</w:t>
            </w:r>
          </w:p>
        </w:tc>
        <w:tc>
          <w:tcPr>
            <w:tcW w:w="1286" w:type="dxa"/>
            <w:noWrap/>
            <w:hideMark/>
          </w:tcPr>
          <w:p w14:paraId="68683093" w14:textId="67651F9B"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distbtr</w:t>
            </w:r>
            <w:proofErr w:type="spellEnd"/>
          </w:p>
        </w:tc>
        <w:tc>
          <w:tcPr>
            <w:tcW w:w="975" w:type="dxa"/>
            <w:noWrap/>
            <w:hideMark/>
          </w:tcPr>
          <w:p w14:paraId="001C682C" w14:textId="4F339C01"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taurate</w:t>
            </w:r>
            <w:proofErr w:type="spellEnd"/>
          </w:p>
        </w:tc>
        <w:tc>
          <w:tcPr>
            <w:tcW w:w="1028" w:type="dxa"/>
            <w:noWrap/>
            <w:hideMark/>
          </w:tcPr>
          <w:p w14:paraId="5CD5219F" w14:textId="0931A791"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10</w:t>
            </w:r>
          </w:p>
        </w:tc>
        <w:tc>
          <w:tcPr>
            <w:tcW w:w="948" w:type="dxa"/>
            <w:noWrap/>
            <w:hideMark/>
          </w:tcPr>
          <w:p w14:paraId="7777AF18" w14:textId="0EC4E119"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0196</w:t>
            </w:r>
          </w:p>
        </w:tc>
        <w:tc>
          <w:tcPr>
            <w:tcW w:w="1433" w:type="dxa"/>
            <w:noWrap/>
            <w:hideMark/>
          </w:tcPr>
          <w:p w14:paraId="45852E3E" w14:textId="34574000"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27</w:t>
            </w:r>
          </w:p>
        </w:tc>
        <w:tc>
          <w:tcPr>
            <w:tcW w:w="1417" w:type="dxa"/>
            <w:noWrap/>
            <w:hideMark/>
          </w:tcPr>
          <w:p w14:paraId="214BEA8D" w14:textId="170BFE98"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14</w:t>
            </w:r>
          </w:p>
        </w:tc>
        <w:tc>
          <w:tcPr>
            <w:tcW w:w="1492" w:type="dxa"/>
            <w:noWrap/>
            <w:hideMark/>
          </w:tcPr>
          <w:p w14:paraId="7871D785" w14:textId="3278A2EC"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13.0</w:t>
            </w:r>
          </w:p>
        </w:tc>
      </w:tr>
      <w:tr w:rsidR="008A079B" w:rsidRPr="00BB422D" w14:paraId="14096C64" w14:textId="77777777" w:rsidTr="008A079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5E4BD34A" w14:textId="2D9E7A11" w:rsidR="008A079B" w:rsidRPr="00BB422D" w:rsidRDefault="008A079B" w:rsidP="008A079B">
            <w:pPr>
              <w:rPr>
                <w:rFonts w:ascii="Calibri" w:eastAsia="Times New Roman" w:hAnsi="Calibri" w:cs="Calibri"/>
                <w:color w:val="000000"/>
                <w:lang w:eastAsia="en-AU"/>
              </w:rPr>
            </w:pPr>
            <w:proofErr w:type="spellStart"/>
            <w:r w:rsidRPr="006E77E7">
              <w:t>ct</w:t>
            </w:r>
            <w:proofErr w:type="spellEnd"/>
          </w:p>
        </w:tc>
        <w:tc>
          <w:tcPr>
            <w:tcW w:w="1276" w:type="dxa"/>
            <w:noWrap/>
            <w:hideMark/>
          </w:tcPr>
          <w:p w14:paraId="1DF59733" w14:textId="0B8679F6"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fill_block_o</w:t>
            </w:r>
            <w:proofErr w:type="spellEnd"/>
          </w:p>
        </w:tc>
        <w:tc>
          <w:tcPr>
            <w:tcW w:w="1286" w:type="dxa"/>
            <w:noWrap/>
            <w:hideMark/>
          </w:tcPr>
          <w:p w14:paraId="71B646C8" w14:textId="758C1DB4"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hc</w:t>
            </w:r>
            <w:proofErr w:type="spellEnd"/>
          </w:p>
        </w:tc>
        <w:tc>
          <w:tcPr>
            <w:tcW w:w="975" w:type="dxa"/>
            <w:noWrap/>
            <w:hideMark/>
          </w:tcPr>
          <w:p w14:paraId="78C65CE4" w14:textId="447B7074"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taurate</w:t>
            </w:r>
            <w:proofErr w:type="spellEnd"/>
          </w:p>
        </w:tc>
        <w:tc>
          <w:tcPr>
            <w:tcW w:w="1028" w:type="dxa"/>
            <w:noWrap/>
            <w:hideMark/>
          </w:tcPr>
          <w:p w14:paraId="6CE688F1" w14:textId="6699843A"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5</w:t>
            </w:r>
          </w:p>
        </w:tc>
        <w:tc>
          <w:tcPr>
            <w:tcW w:w="948" w:type="dxa"/>
            <w:noWrap/>
            <w:hideMark/>
          </w:tcPr>
          <w:p w14:paraId="632077F7" w14:textId="08C5BC6D"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0285</w:t>
            </w:r>
          </w:p>
        </w:tc>
        <w:tc>
          <w:tcPr>
            <w:tcW w:w="1433" w:type="dxa"/>
            <w:noWrap/>
            <w:hideMark/>
          </w:tcPr>
          <w:p w14:paraId="6FA726A7" w14:textId="69F2898F"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18</w:t>
            </w:r>
          </w:p>
        </w:tc>
        <w:tc>
          <w:tcPr>
            <w:tcW w:w="1417" w:type="dxa"/>
            <w:noWrap/>
            <w:hideMark/>
          </w:tcPr>
          <w:p w14:paraId="7A82D265" w14:textId="06F7224D"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10</w:t>
            </w:r>
          </w:p>
        </w:tc>
        <w:tc>
          <w:tcPr>
            <w:tcW w:w="1492" w:type="dxa"/>
            <w:noWrap/>
            <w:hideMark/>
          </w:tcPr>
          <w:p w14:paraId="07CE651B" w14:textId="58EF67FD"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12.9</w:t>
            </w:r>
          </w:p>
        </w:tc>
      </w:tr>
      <w:tr w:rsidR="008A079B" w:rsidRPr="00BB422D" w14:paraId="7E954E23" w14:textId="77777777" w:rsidTr="008A079B">
        <w:trPr>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488FF8EB" w14:textId="71B4ABBD" w:rsidR="008A079B" w:rsidRPr="00BB422D" w:rsidRDefault="008A079B" w:rsidP="008A079B">
            <w:pPr>
              <w:rPr>
                <w:rFonts w:ascii="Calibri" w:eastAsia="Times New Roman" w:hAnsi="Calibri" w:cs="Calibri"/>
                <w:color w:val="000000"/>
                <w:lang w:eastAsia="en-AU"/>
              </w:rPr>
            </w:pPr>
            <w:r w:rsidRPr="006E77E7">
              <w:t>pc</w:t>
            </w:r>
          </w:p>
        </w:tc>
        <w:tc>
          <w:tcPr>
            <w:tcW w:w="1276" w:type="dxa"/>
            <w:noWrap/>
            <w:hideMark/>
          </w:tcPr>
          <w:p w14:paraId="564D18E0" w14:textId="572017EE"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plastic</w:t>
            </w:r>
          </w:p>
        </w:tc>
        <w:tc>
          <w:tcPr>
            <w:tcW w:w="1286" w:type="dxa"/>
            <w:noWrap/>
            <w:hideMark/>
          </w:tcPr>
          <w:p w14:paraId="66C02A7B" w14:textId="74715CA1"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distbtr</w:t>
            </w:r>
            <w:proofErr w:type="spellEnd"/>
          </w:p>
        </w:tc>
        <w:tc>
          <w:tcPr>
            <w:tcW w:w="975" w:type="dxa"/>
            <w:noWrap/>
            <w:hideMark/>
          </w:tcPr>
          <w:p w14:paraId="752A9A1B" w14:textId="3ACD256F"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taurate</w:t>
            </w:r>
            <w:proofErr w:type="spellEnd"/>
          </w:p>
        </w:tc>
        <w:tc>
          <w:tcPr>
            <w:tcW w:w="1028" w:type="dxa"/>
            <w:noWrap/>
            <w:hideMark/>
          </w:tcPr>
          <w:p w14:paraId="7E66ED73" w14:textId="0CA5F7B0"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50</w:t>
            </w:r>
          </w:p>
        </w:tc>
        <w:tc>
          <w:tcPr>
            <w:tcW w:w="948" w:type="dxa"/>
            <w:noWrap/>
            <w:hideMark/>
          </w:tcPr>
          <w:p w14:paraId="4DB0477E" w14:textId="03F2C860"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0182</w:t>
            </w:r>
          </w:p>
        </w:tc>
        <w:tc>
          <w:tcPr>
            <w:tcW w:w="1433" w:type="dxa"/>
            <w:noWrap/>
            <w:hideMark/>
          </w:tcPr>
          <w:p w14:paraId="7EB38A35" w14:textId="05857683"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27</w:t>
            </w:r>
          </w:p>
        </w:tc>
        <w:tc>
          <w:tcPr>
            <w:tcW w:w="1417" w:type="dxa"/>
            <w:noWrap/>
            <w:hideMark/>
          </w:tcPr>
          <w:p w14:paraId="48CA0080" w14:textId="2C538DD4"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66</w:t>
            </w:r>
          </w:p>
        </w:tc>
        <w:tc>
          <w:tcPr>
            <w:tcW w:w="1492" w:type="dxa"/>
            <w:noWrap/>
            <w:hideMark/>
          </w:tcPr>
          <w:p w14:paraId="0882020C" w14:textId="48C64706"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12.8</w:t>
            </w:r>
          </w:p>
        </w:tc>
      </w:tr>
      <w:tr w:rsidR="008A079B" w:rsidRPr="00BB422D" w14:paraId="59D29446" w14:textId="77777777" w:rsidTr="008A079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40E3955E" w14:textId="7A543D16" w:rsidR="008A079B" w:rsidRPr="00BB422D" w:rsidRDefault="008A079B" w:rsidP="008A079B">
            <w:pPr>
              <w:rPr>
                <w:rFonts w:ascii="Calibri" w:eastAsia="Times New Roman" w:hAnsi="Calibri" w:cs="Calibri"/>
                <w:color w:val="000000"/>
                <w:lang w:eastAsia="en-AU"/>
              </w:rPr>
            </w:pPr>
            <w:proofErr w:type="spellStart"/>
            <w:r w:rsidRPr="006E77E7">
              <w:t>ct</w:t>
            </w:r>
            <w:proofErr w:type="spellEnd"/>
          </w:p>
        </w:tc>
        <w:tc>
          <w:tcPr>
            <w:tcW w:w="1276" w:type="dxa"/>
            <w:noWrap/>
            <w:hideMark/>
          </w:tcPr>
          <w:p w14:paraId="75E60C57" w14:textId="1ABCD931"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fill_block_n</w:t>
            </w:r>
            <w:proofErr w:type="spellEnd"/>
          </w:p>
        </w:tc>
        <w:tc>
          <w:tcPr>
            <w:tcW w:w="1286" w:type="dxa"/>
            <w:noWrap/>
            <w:hideMark/>
          </w:tcPr>
          <w:p w14:paraId="1574539A" w14:textId="3CBEF27E"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sp_3arm</w:t>
            </w:r>
          </w:p>
        </w:tc>
        <w:tc>
          <w:tcPr>
            <w:tcW w:w="975" w:type="dxa"/>
            <w:noWrap/>
            <w:hideMark/>
          </w:tcPr>
          <w:p w14:paraId="2AB8074D" w14:textId="613D49A6"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taurate</w:t>
            </w:r>
            <w:proofErr w:type="spellEnd"/>
          </w:p>
        </w:tc>
        <w:tc>
          <w:tcPr>
            <w:tcW w:w="1028" w:type="dxa"/>
            <w:noWrap/>
            <w:hideMark/>
          </w:tcPr>
          <w:p w14:paraId="70FCCBF8" w14:textId="2365BD96"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5</w:t>
            </w:r>
          </w:p>
        </w:tc>
        <w:tc>
          <w:tcPr>
            <w:tcW w:w="948" w:type="dxa"/>
            <w:noWrap/>
            <w:hideMark/>
          </w:tcPr>
          <w:p w14:paraId="2D29CF5F" w14:textId="1BD50577"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0304</w:t>
            </w:r>
          </w:p>
        </w:tc>
        <w:tc>
          <w:tcPr>
            <w:tcW w:w="1433" w:type="dxa"/>
            <w:noWrap/>
            <w:hideMark/>
          </w:tcPr>
          <w:p w14:paraId="3805471B" w14:textId="58165E47"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33</w:t>
            </w:r>
          </w:p>
        </w:tc>
        <w:tc>
          <w:tcPr>
            <w:tcW w:w="1417" w:type="dxa"/>
            <w:noWrap/>
            <w:hideMark/>
          </w:tcPr>
          <w:p w14:paraId="3D85973F" w14:textId="3F7620E9"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11</w:t>
            </w:r>
          </w:p>
        </w:tc>
        <w:tc>
          <w:tcPr>
            <w:tcW w:w="1492" w:type="dxa"/>
            <w:noWrap/>
            <w:hideMark/>
          </w:tcPr>
          <w:p w14:paraId="49082DD1" w14:textId="7B16448B"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11.9</w:t>
            </w:r>
          </w:p>
        </w:tc>
      </w:tr>
      <w:tr w:rsidR="008A079B" w:rsidRPr="00BB422D" w14:paraId="2AE6C380" w14:textId="77777777" w:rsidTr="008A079B">
        <w:trPr>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7E8F2A1A" w14:textId="4D7942B0" w:rsidR="008A079B" w:rsidRPr="00BB422D" w:rsidRDefault="008A079B" w:rsidP="008A079B">
            <w:pPr>
              <w:rPr>
                <w:rFonts w:ascii="Calibri" w:eastAsia="Times New Roman" w:hAnsi="Calibri" w:cs="Calibri"/>
                <w:color w:val="000000"/>
                <w:lang w:eastAsia="en-AU"/>
              </w:rPr>
            </w:pPr>
            <w:r w:rsidRPr="006E77E7">
              <w:t>pc</w:t>
            </w:r>
          </w:p>
        </w:tc>
        <w:tc>
          <w:tcPr>
            <w:tcW w:w="1276" w:type="dxa"/>
            <w:noWrap/>
            <w:hideMark/>
          </w:tcPr>
          <w:p w14:paraId="554F1E21" w14:textId="619B98CD"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curtin_uni</w:t>
            </w:r>
            <w:proofErr w:type="spellEnd"/>
          </w:p>
        </w:tc>
        <w:tc>
          <w:tcPr>
            <w:tcW w:w="1286" w:type="dxa"/>
            <w:noWrap/>
            <w:hideMark/>
          </w:tcPr>
          <w:p w14:paraId="5743CD66" w14:textId="5EC130CA"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distbtr</w:t>
            </w:r>
            <w:proofErr w:type="spellEnd"/>
          </w:p>
        </w:tc>
        <w:tc>
          <w:tcPr>
            <w:tcW w:w="975" w:type="dxa"/>
            <w:noWrap/>
            <w:hideMark/>
          </w:tcPr>
          <w:p w14:paraId="5F2BB418" w14:textId="3916113F"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taurate</w:t>
            </w:r>
            <w:proofErr w:type="spellEnd"/>
          </w:p>
        </w:tc>
        <w:tc>
          <w:tcPr>
            <w:tcW w:w="1028" w:type="dxa"/>
            <w:noWrap/>
            <w:hideMark/>
          </w:tcPr>
          <w:p w14:paraId="2AA8E818" w14:textId="0CE18EF6"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50</w:t>
            </w:r>
          </w:p>
        </w:tc>
        <w:tc>
          <w:tcPr>
            <w:tcW w:w="948" w:type="dxa"/>
            <w:noWrap/>
            <w:hideMark/>
          </w:tcPr>
          <w:p w14:paraId="2CDC9F5C" w14:textId="6DE44DF9"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0491</w:t>
            </w:r>
          </w:p>
        </w:tc>
        <w:tc>
          <w:tcPr>
            <w:tcW w:w="1433" w:type="dxa"/>
            <w:noWrap/>
            <w:hideMark/>
          </w:tcPr>
          <w:p w14:paraId="26DA6091" w14:textId="39DFE751"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28</w:t>
            </w:r>
          </w:p>
        </w:tc>
        <w:tc>
          <w:tcPr>
            <w:tcW w:w="1417" w:type="dxa"/>
            <w:noWrap/>
            <w:hideMark/>
          </w:tcPr>
          <w:p w14:paraId="22B773D8" w14:textId="3D500A0F"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177</w:t>
            </w:r>
          </w:p>
        </w:tc>
        <w:tc>
          <w:tcPr>
            <w:tcW w:w="1492" w:type="dxa"/>
            <w:noWrap/>
            <w:hideMark/>
          </w:tcPr>
          <w:p w14:paraId="72E3DEC9" w14:textId="60472340"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11.2</w:t>
            </w:r>
          </w:p>
        </w:tc>
      </w:tr>
      <w:tr w:rsidR="008A079B" w:rsidRPr="00BB422D" w14:paraId="63AA2372" w14:textId="77777777" w:rsidTr="008A079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71E6D05A" w14:textId="0163E3E2" w:rsidR="008A079B" w:rsidRPr="00BB422D" w:rsidRDefault="008A079B" w:rsidP="008A079B">
            <w:pPr>
              <w:rPr>
                <w:rFonts w:ascii="Calibri" w:eastAsia="Times New Roman" w:hAnsi="Calibri" w:cs="Calibri"/>
                <w:color w:val="000000"/>
                <w:lang w:eastAsia="en-AU"/>
              </w:rPr>
            </w:pPr>
            <w:proofErr w:type="spellStart"/>
            <w:r w:rsidRPr="006E77E7">
              <w:t>ct</w:t>
            </w:r>
            <w:proofErr w:type="spellEnd"/>
          </w:p>
        </w:tc>
        <w:tc>
          <w:tcPr>
            <w:tcW w:w="1276" w:type="dxa"/>
            <w:noWrap/>
            <w:hideMark/>
          </w:tcPr>
          <w:p w14:paraId="3ED3F825" w14:textId="18DCB8D4"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fill_block_o</w:t>
            </w:r>
            <w:proofErr w:type="spellEnd"/>
          </w:p>
        </w:tc>
        <w:tc>
          <w:tcPr>
            <w:tcW w:w="1286" w:type="dxa"/>
            <w:noWrap/>
            <w:hideMark/>
          </w:tcPr>
          <w:p w14:paraId="64E36933" w14:textId="561BF95B"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hc</w:t>
            </w:r>
            <w:proofErr w:type="spellEnd"/>
          </w:p>
        </w:tc>
        <w:tc>
          <w:tcPr>
            <w:tcW w:w="975" w:type="dxa"/>
            <w:noWrap/>
            <w:hideMark/>
          </w:tcPr>
          <w:p w14:paraId="0347A77E" w14:textId="6F82ADE0"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taurate</w:t>
            </w:r>
            <w:proofErr w:type="spellEnd"/>
          </w:p>
        </w:tc>
        <w:tc>
          <w:tcPr>
            <w:tcW w:w="1028" w:type="dxa"/>
            <w:noWrap/>
            <w:hideMark/>
          </w:tcPr>
          <w:p w14:paraId="6EF137B4" w14:textId="7BDE646D"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15</w:t>
            </w:r>
          </w:p>
        </w:tc>
        <w:tc>
          <w:tcPr>
            <w:tcW w:w="948" w:type="dxa"/>
            <w:noWrap/>
            <w:hideMark/>
          </w:tcPr>
          <w:p w14:paraId="36F2F7AB" w14:textId="5DE1DAB6"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0365</w:t>
            </w:r>
          </w:p>
        </w:tc>
        <w:tc>
          <w:tcPr>
            <w:tcW w:w="1433" w:type="dxa"/>
            <w:noWrap/>
            <w:hideMark/>
          </w:tcPr>
          <w:p w14:paraId="22142EAB" w14:textId="09C9FCFA"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30</w:t>
            </w:r>
          </w:p>
        </w:tc>
        <w:tc>
          <w:tcPr>
            <w:tcW w:w="1417" w:type="dxa"/>
            <w:noWrap/>
            <w:hideMark/>
          </w:tcPr>
          <w:p w14:paraId="7B4F1DE6" w14:textId="43E5141D"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39</w:t>
            </w:r>
          </w:p>
        </w:tc>
        <w:tc>
          <w:tcPr>
            <w:tcW w:w="1492" w:type="dxa"/>
            <w:noWrap/>
            <w:hideMark/>
          </w:tcPr>
          <w:p w14:paraId="253B0135" w14:textId="58F9ABF3"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10.2</w:t>
            </w:r>
          </w:p>
        </w:tc>
      </w:tr>
      <w:tr w:rsidR="008A079B" w:rsidRPr="00BB422D" w14:paraId="394CF64D" w14:textId="77777777" w:rsidTr="008A079B">
        <w:trPr>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111EBA69" w14:textId="134385D2" w:rsidR="008A079B" w:rsidRPr="00BB422D" w:rsidRDefault="008A079B" w:rsidP="008A079B">
            <w:pPr>
              <w:rPr>
                <w:rFonts w:ascii="Calibri" w:eastAsia="Times New Roman" w:hAnsi="Calibri" w:cs="Calibri"/>
                <w:color w:val="000000"/>
                <w:lang w:eastAsia="en-AU"/>
              </w:rPr>
            </w:pPr>
            <w:proofErr w:type="spellStart"/>
            <w:r w:rsidRPr="006E77E7">
              <w:t>ct</w:t>
            </w:r>
            <w:proofErr w:type="spellEnd"/>
          </w:p>
        </w:tc>
        <w:tc>
          <w:tcPr>
            <w:tcW w:w="1276" w:type="dxa"/>
            <w:noWrap/>
            <w:hideMark/>
          </w:tcPr>
          <w:p w14:paraId="62E21A7F" w14:textId="3C873FFB"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fill_block_n</w:t>
            </w:r>
            <w:proofErr w:type="spellEnd"/>
          </w:p>
        </w:tc>
        <w:tc>
          <w:tcPr>
            <w:tcW w:w="1286" w:type="dxa"/>
            <w:noWrap/>
            <w:hideMark/>
          </w:tcPr>
          <w:p w14:paraId="171F5780" w14:textId="58424690"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sp_3arm</w:t>
            </w:r>
          </w:p>
        </w:tc>
        <w:tc>
          <w:tcPr>
            <w:tcW w:w="975" w:type="dxa"/>
            <w:noWrap/>
            <w:hideMark/>
          </w:tcPr>
          <w:p w14:paraId="286C896A" w14:textId="05AE20B5" w:rsidR="008A079B" w:rsidRPr="00BB422D" w:rsidRDefault="008A079B" w:rsidP="008A079B">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proofErr w:type="spellStart"/>
            <w:r w:rsidRPr="006E77E7">
              <w:t>taurate</w:t>
            </w:r>
            <w:proofErr w:type="spellEnd"/>
          </w:p>
        </w:tc>
        <w:tc>
          <w:tcPr>
            <w:tcW w:w="1028" w:type="dxa"/>
            <w:noWrap/>
            <w:hideMark/>
          </w:tcPr>
          <w:p w14:paraId="66E07F06" w14:textId="4547BAD4"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55</w:t>
            </w:r>
          </w:p>
        </w:tc>
        <w:tc>
          <w:tcPr>
            <w:tcW w:w="948" w:type="dxa"/>
            <w:noWrap/>
            <w:hideMark/>
          </w:tcPr>
          <w:p w14:paraId="4D75E903" w14:textId="36C18C93"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038</w:t>
            </w:r>
          </w:p>
        </w:tc>
        <w:tc>
          <w:tcPr>
            <w:tcW w:w="1433" w:type="dxa"/>
            <w:noWrap/>
            <w:hideMark/>
          </w:tcPr>
          <w:p w14:paraId="3F78FE24" w14:textId="77C8E43B"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0.36</w:t>
            </w:r>
          </w:p>
        </w:tc>
        <w:tc>
          <w:tcPr>
            <w:tcW w:w="1417" w:type="dxa"/>
            <w:noWrap/>
            <w:hideMark/>
          </w:tcPr>
          <w:p w14:paraId="1FBA940E" w14:textId="27BA2D39"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150</w:t>
            </w:r>
          </w:p>
        </w:tc>
        <w:tc>
          <w:tcPr>
            <w:tcW w:w="1492" w:type="dxa"/>
            <w:noWrap/>
            <w:hideMark/>
          </w:tcPr>
          <w:p w14:paraId="53CEA2EB" w14:textId="55453F9E" w:rsidR="008A079B" w:rsidRPr="00BB422D" w:rsidRDefault="008A079B" w:rsidP="008A079B">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AU"/>
              </w:rPr>
            </w:pPr>
            <w:r w:rsidRPr="006E77E7">
              <w:t>9.8</w:t>
            </w:r>
          </w:p>
        </w:tc>
      </w:tr>
      <w:tr w:rsidR="008A079B" w:rsidRPr="00BB422D" w14:paraId="4C365AC4" w14:textId="77777777" w:rsidTr="008A079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46" w:type="dxa"/>
            <w:noWrap/>
            <w:hideMark/>
          </w:tcPr>
          <w:p w14:paraId="5891B526" w14:textId="7962DF84" w:rsidR="008A079B" w:rsidRPr="00BB422D" w:rsidRDefault="008A079B" w:rsidP="008A079B">
            <w:pPr>
              <w:rPr>
                <w:rFonts w:ascii="Calibri" w:eastAsia="Times New Roman" w:hAnsi="Calibri" w:cs="Calibri"/>
                <w:color w:val="000000"/>
                <w:lang w:eastAsia="en-AU"/>
              </w:rPr>
            </w:pPr>
            <w:proofErr w:type="spellStart"/>
            <w:r w:rsidRPr="006E77E7">
              <w:t>ct</w:t>
            </w:r>
            <w:proofErr w:type="spellEnd"/>
          </w:p>
        </w:tc>
        <w:tc>
          <w:tcPr>
            <w:tcW w:w="1276" w:type="dxa"/>
            <w:noWrap/>
            <w:hideMark/>
          </w:tcPr>
          <w:p w14:paraId="68DF5017" w14:textId="00BEDCFE"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fill_block_n</w:t>
            </w:r>
            <w:proofErr w:type="spellEnd"/>
          </w:p>
        </w:tc>
        <w:tc>
          <w:tcPr>
            <w:tcW w:w="1286" w:type="dxa"/>
            <w:noWrap/>
            <w:hideMark/>
          </w:tcPr>
          <w:p w14:paraId="5A1061AA" w14:textId="2546A7C8"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sp_3arm</w:t>
            </w:r>
          </w:p>
        </w:tc>
        <w:tc>
          <w:tcPr>
            <w:tcW w:w="975" w:type="dxa"/>
            <w:noWrap/>
            <w:hideMark/>
          </w:tcPr>
          <w:p w14:paraId="417F9265" w14:textId="59BCC878" w:rsidR="008A079B" w:rsidRPr="00BB422D" w:rsidRDefault="008A079B" w:rsidP="008A079B">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proofErr w:type="spellStart"/>
            <w:r w:rsidRPr="006E77E7">
              <w:t>taurate</w:t>
            </w:r>
            <w:proofErr w:type="spellEnd"/>
          </w:p>
        </w:tc>
        <w:tc>
          <w:tcPr>
            <w:tcW w:w="1028" w:type="dxa"/>
            <w:noWrap/>
            <w:hideMark/>
          </w:tcPr>
          <w:p w14:paraId="56200C26" w14:textId="18946D15"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3</w:t>
            </w:r>
          </w:p>
        </w:tc>
        <w:tc>
          <w:tcPr>
            <w:tcW w:w="948" w:type="dxa"/>
            <w:noWrap/>
            <w:hideMark/>
          </w:tcPr>
          <w:p w14:paraId="267EF761" w14:textId="00726BCF"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0285</w:t>
            </w:r>
          </w:p>
        </w:tc>
        <w:tc>
          <w:tcPr>
            <w:tcW w:w="1433" w:type="dxa"/>
            <w:noWrap/>
            <w:hideMark/>
          </w:tcPr>
          <w:p w14:paraId="6FE51B74" w14:textId="1F2D9986"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0.20</w:t>
            </w:r>
          </w:p>
        </w:tc>
        <w:tc>
          <w:tcPr>
            <w:tcW w:w="1417" w:type="dxa"/>
            <w:noWrap/>
            <w:hideMark/>
          </w:tcPr>
          <w:p w14:paraId="435B1B77" w14:textId="21142632"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6</w:t>
            </w:r>
          </w:p>
        </w:tc>
        <w:tc>
          <w:tcPr>
            <w:tcW w:w="1492" w:type="dxa"/>
            <w:noWrap/>
            <w:hideMark/>
          </w:tcPr>
          <w:p w14:paraId="1939747B" w14:textId="24C35B31" w:rsidR="008A079B" w:rsidRPr="00BB422D" w:rsidRDefault="008A079B" w:rsidP="008A079B">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AU"/>
              </w:rPr>
            </w:pPr>
            <w:r w:rsidRPr="006E77E7">
              <w:t>9.1</w:t>
            </w:r>
          </w:p>
        </w:tc>
      </w:tr>
    </w:tbl>
    <w:p w14:paraId="33AB3534" w14:textId="77777777" w:rsidR="00BB422D" w:rsidRDefault="00BB422D" w:rsidP="00BB422D">
      <w:pPr>
        <w:rPr>
          <w:lang w:bidi="fa-IR"/>
        </w:rPr>
      </w:pPr>
    </w:p>
    <w:p w14:paraId="7AED9068" w14:textId="25D8E43C" w:rsidR="00BB422D" w:rsidRDefault="00BB422D">
      <w:pPr>
        <w:rPr>
          <w:lang w:bidi="fa-IR"/>
        </w:rPr>
      </w:pPr>
      <w:r>
        <w:rPr>
          <w:lang w:bidi="fa-IR"/>
        </w:rPr>
        <w:br w:type="page"/>
      </w:r>
    </w:p>
    <w:p w14:paraId="53F13ED1" w14:textId="536DDC62" w:rsidR="004B7F67" w:rsidRDefault="004B7F67" w:rsidP="0070659A">
      <w:pPr>
        <w:pStyle w:val="Heading1"/>
        <w:rPr>
          <w:lang w:bidi="fa-IR"/>
        </w:rPr>
      </w:pPr>
      <w:r>
        <w:rPr>
          <w:lang w:bidi="fa-IR"/>
        </w:rPr>
        <w:t>Nomenclature</w:t>
      </w:r>
      <w:bookmarkEnd w:id="71"/>
    </w:p>
    <w:p w14:paraId="6CEC73AA" w14:textId="09C93F86" w:rsidR="004B7F67" w:rsidRDefault="004B7F67">
      <w:pPr>
        <w:rPr>
          <w:lang w:bidi="fa-IR"/>
        </w:rPr>
      </w:pPr>
      <w:proofErr w:type="spellStart"/>
      <w:r>
        <w:rPr>
          <w:lang w:bidi="fa-IR"/>
        </w:rPr>
        <w:t>t</w:t>
      </w:r>
      <w:r w:rsidRPr="004B7F67">
        <w:rPr>
          <w:lang w:bidi="fa-IR"/>
        </w:rPr>
        <w:t>gin</w:t>
      </w:r>
      <w:proofErr w:type="spellEnd"/>
      <w:r>
        <w:rPr>
          <w:lang w:bidi="fa-IR"/>
        </w:rPr>
        <w:t>: Temperature of air at inlet</w:t>
      </w:r>
    </w:p>
    <w:p w14:paraId="1CEE7653" w14:textId="77777777" w:rsidR="004B7F67" w:rsidRDefault="004B7F67">
      <w:pPr>
        <w:rPr>
          <w:lang w:bidi="fa-IR"/>
        </w:rPr>
      </w:pPr>
      <w:proofErr w:type="spellStart"/>
      <w:r w:rsidRPr="004B7F67">
        <w:rPr>
          <w:lang w:bidi="fa-IR"/>
        </w:rPr>
        <w:t>hgin</w:t>
      </w:r>
      <w:proofErr w:type="spellEnd"/>
      <w:r>
        <w:rPr>
          <w:lang w:bidi="fa-IR"/>
        </w:rPr>
        <w:t>: Relative humidity of air at inlet</w:t>
      </w:r>
    </w:p>
    <w:p w14:paraId="61EACF5C" w14:textId="77777777" w:rsidR="00745E68" w:rsidRDefault="004B7F67">
      <w:pPr>
        <w:rPr>
          <w:lang w:bidi="fa-IR"/>
        </w:rPr>
      </w:pPr>
      <w:proofErr w:type="spellStart"/>
      <w:r w:rsidRPr="004B7F67">
        <w:rPr>
          <w:lang w:bidi="fa-IR"/>
        </w:rPr>
        <w:t>tgout</w:t>
      </w:r>
      <w:proofErr w:type="spellEnd"/>
      <w:r>
        <w:rPr>
          <w:lang w:bidi="fa-IR"/>
        </w:rPr>
        <w:t>: Temperature of air at</w:t>
      </w:r>
      <w:r w:rsidR="00745E68">
        <w:rPr>
          <w:lang w:bidi="fa-IR"/>
        </w:rPr>
        <w:t xml:space="preserve"> outlet</w:t>
      </w:r>
    </w:p>
    <w:p w14:paraId="0671926E" w14:textId="77777777" w:rsidR="00745E68" w:rsidRDefault="004B7F67">
      <w:pPr>
        <w:rPr>
          <w:lang w:bidi="fa-IR"/>
        </w:rPr>
      </w:pPr>
      <w:proofErr w:type="spellStart"/>
      <w:r w:rsidRPr="004B7F67">
        <w:rPr>
          <w:lang w:bidi="fa-IR"/>
        </w:rPr>
        <w:t>hgout</w:t>
      </w:r>
      <w:proofErr w:type="spellEnd"/>
      <w:r w:rsidR="00745E68">
        <w:rPr>
          <w:lang w:bidi="fa-IR"/>
        </w:rPr>
        <w:t>: Relative humidity of air at outlet</w:t>
      </w:r>
    </w:p>
    <w:p w14:paraId="48EBBB7B" w14:textId="77777777" w:rsidR="00745E68" w:rsidRDefault="004B7F67">
      <w:pPr>
        <w:rPr>
          <w:lang w:bidi="fa-IR"/>
        </w:rPr>
      </w:pPr>
      <w:proofErr w:type="spellStart"/>
      <w:r w:rsidRPr="004B7F67">
        <w:rPr>
          <w:lang w:bidi="fa-IR"/>
        </w:rPr>
        <w:t>ph</w:t>
      </w:r>
      <w:proofErr w:type="spellEnd"/>
      <w:r w:rsidR="00745E68">
        <w:rPr>
          <w:lang w:bidi="fa-IR"/>
        </w:rPr>
        <w:t>: PH of the solvent</w:t>
      </w:r>
    </w:p>
    <w:p w14:paraId="08853513" w14:textId="77777777" w:rsidR="00745E68" w:rsidRDefault="004B7F67">
      <w:pPr>
        <w:rPr>
          <w:lang w:bidi="fa-IR"/>
        </w:rPr>
      </w:pPr>
      <w:proofErr w:type="spellStart"/>
      <w:r w:rsidRPr="004B7F67">
        <w:rPr>
          <w:lang w:bidi="fa-IR"/>
        </w:rPr>
        <w:t>tliq</w:t>
      </w:r>
      <w:proofErr w:type="spellEnd"/>
      <w:r w:rsidR="00745E68">
        <w:rPr>
          <w:lang w:bidi="fa-IR"/>
        </w:rPr>
        <w:t>: Temperature of the solvent</w:t>
      </w:r>
    </w:p>
    <w:p w14:paraId="03FCB808" w14:textId="77777777" w:rsidR="00745E68" w:rsidRDefault="004B7F67">
      <w:pPr>
        <w:rPr>
          <w:lang w:bidi="fa-IR"/>
        </w:rPr>
      </w:pPr>
      <w:r w:rsidRPr="004B7F67">
        <w:rPr>
          <w:lang w:bidi="fa-IR"/>
        </w:rPr>
        <w:t>co2in</w:t>
      </w:r>
      <w:r w:rsidR="00745E68">
        <w:rPr>
          <w:lang w:bidi="fa-IR"/>
        </w:rPr>
        <w:t>: Carbon dioxide at the inlet (ambient CO2)</w:t>
      </w:r>
    </w:p>
    <w:p w14:paraId="2D83EFEC" w14:textId="77777777" w:rsidR="00745E68" w:rsidRDefault="004B7F67">
      <w:pPr>
        <w:rPr>
          <w:lang w:bidi="fa-IR"/>
        </w:rPr>
      </w:pPr>
      <w:r w:rsidRPr="004B7F67">
        <w:rPr>
          <w:lang w:bidi="fa-IR"/>
        </w:rPr>
        <w:t>co2out</w:t>
      </w:r>
      <w:r w:rsidR="00745E68">
        <w:rPr>
          <w:lang w:bidi="fa-IR"/>
        </w:rPr>
        <w:t>: Carbon dioxide concentration in air at the outlet</w:t>
      </w:r>
    </w:p>
    <w:p w14:paraId="121926F8" w14:textId="77777777" w:rsidR="00745E68" w:rsidRDefault="004B7F67">
      <w:pPr>
        <w:rPr>
          <w:lang w:bidi="fa-IR"/>
        </w:rPr>
      </w:pPr>
      <w:proofErr w:type="spellStart"/>
      <w:r w:rsidRPr="004B7F67">
        <w:rPr>
          <w:lang w:bidi="fa-IR"/>
        </w:rPr>
        <w:t>dp</w:t>
      </w:r>
      <w:proofErr w:type="spellEnd"/>
      <w:r w:rsidR="00745E68">
        <w:rPr>
          <w:lang w:bidi="fa-IR"/>
        </w:rPr>
        <w:t>: Pressure drop across the contactor (</w:t>
      </w:r>
      <w:proofErr w:type="spellStart"/>
      <w:proofErr w:type="gramStart"/>
      <w:r w:rsidR="00745E68">
        <w:rPr>
          <w:lang w:bidi="fa-IR"/>
        </w:rPr>
        <w:t>mm.wc</w:t>
      </w:r>
      <w:proofErr w:type="spellEnd"/>
      <w:proofErr w:type="gramEnd"/>
      <w:r w:rsidR="00745E68">
        <w:rPr>
          <w:lang w:bidi="fa-IR"/>
        </w:rPr>
        <w:t>)</w:t>
      </w:r>
    </w:p>
    <w:p w14:paraId="7966C85F" w14:textId="77777777" w:rsidR="00745E68" w:rsidRDefault="00745E68">
      <w:pPr>
        <w:rPr>
          <w:lang w:bidi="fa-IR"/>
        </w:rPr>
      </w:pPr>
      <w:r>
        <w:rPr>
          <w:lang w:bidi="fa-IR"/>
        </w:rPr>
        <w:t>v</w:t>
      </w:r>
      <w:r w:rsidR="004B7F67" w:rsidRPr="004B7F67">
        <w:rPr>
          <w:lang w:bidi="fa-IR"/>
        </w:rPr>
        <w:t>g</w:t>
      </w:r>
      <w:r>
        <w:rPr>
          <w:lang w:bidi="fa-IR"/>
        </w:rPr>
        <w:t>: Air velocity (m/s)</w:t>
      </w:r>
    </w:p>
    <w:p w14:paraId="6528232D" w14:textId="2D3A61B9" w:rsidR="00745E68" w:rsidRDefault="004B7F67" w:rsidP="00745E68">
      <w:pPr>
        <w:rPr>
          <w:lang w:bidi="fa-IR"/>
        </w:rPr>
      </w:pPr>
      <w:proofErr w:type="spellStart"/>
      <w:r w:rsidRPr="004B7F67">
        <w:rPr>
          <w:lang w:bidi="fa-IR"/>
        </w:rPr>
        <w:t>dustrak</w:t>
      </w:r>
      <w:proofErr w:type="spellEnd"/>
      <w:r w:rsidR="00745E68">
        <w:rPr>
          <w:lang w:bidi="fa-IR"/>
        </w:rPr>
        <w:t xml:space="preserve">: PM10 measured by TSI </w:t>
      </w:r>
      <w:proofErr w:type="spellStart"/>
      <w:r w:rsidR="00745E68">
        <w:rPr>
          <w:lang w:bidi="fa-IR"/>
        </w:rPr>
        <w:t>Dusttrak</w:t>
      </w:r>
      <w:proofErr w:type="spellEnd"/>
      <w:r w:rsidR="00745E68">
        <w:rPr>
          <w:lang w:bidi="fa-IR"/>
        </w:rPr>
        <w:t xml:space="preserve"> (mg/m3)</w:t>
      </w:r>
    </w:p>
    <w:p w14:paraId="77042D31" w14:textId="77777777" w:rsidR="00745E68" w:rsidRDefault="004B7F67">
      <w:pPr>
        <w:rPr>
          <w:lang w:bidi="fa-IR"/>
        </w:rPr>
      </w:pPr>
      <w:proofErr w:type="spellStart"/>
      <w:r w:rsidRPr="004B7F67">
        <w:rPr>
          <w:lang w:bidi="fa-IR"/>
        </w:rPr>
        <w:t>cmd</w:t>
      </w:r>
      <w:proofErr w:type="spellEnd"/>
      <w:r w:rsidR="00745E68">
        <w:rPr>
          <w:lang w:bidi="fa-IR"/>
        </w:rPr>
        <w:t>: Particle median diameter (nm)</w:t>
      </w:r>
    </w:p>
    <w:p w14:paraId="6C4FF0BD" w14:textId="77777777" w:rsidR="00745E68" w:rsidRDefault="004B7F67">
      <w:pPr>
        <w:rPr>
          <w:lang w:bidi="fa-IR"/>
        </w:rPr>
      </w:pPr>
      <w:proofErr w:type="spellStart"/>
      <w:r w:rsidRPr="004B7F67">
        <w:rPr>
          <w:lang w:bidi="fa-IR"/>
        </w:rPr>
        <w:t>nc</w:t>
      </w:r>
      <w:proofErr w:type="spellEnd"/>
      <w:r w:rsidR="00745E68">
        <w:rPr>
          <w:lang w:bidi="fa-IR"/>
        </w:rPr>
        <w:t xml:space="preserve">: </w:t>
      </w:r>
      <w:proofErr w:type="spellStart"/>
      <w:r w:rsidR="00745E68">
        <w:rPr>
          <w:lang w:bidi="fa-IR"/>
        </w:rPr>
        <w:t>Partocle</w:t>
      </w:r>
      <w:proofErr w:type="spellEnd"/>
      <w:r w:rsidR="00745E68">
        <w:rPr>
          <w:lang w:bidi="fa-IR"/>
        </w:rPr>
        <w:t xml:space="preserve"> number concentration (#/cm3)</w:t>
      </w:r>
    </w:p>
    <w:p w14:paraId="151F8210" w14:textId="77777777" w:rsidR="00745E68" w:rsidRDefault="004B7F67">
      <w:pPr>
        <w:rPr>
          <w:lang w:bidi="fa-IR"/>
        </w:rPr>
      </w:pPr>
      <w:r w:rsidRPr="004B7F67">
        <w:rPr>
          <w:lang w:bidi="fa-IR"/>
        </w:rPr>
        <w:t>mass</w:t>
      </w:r>
      <w:r w:rsidR="00745E68">
        <w:rPr>
          <w:lang w:bidi="fa-IR"/>
        </w:rPr>
        <w:t xml:space="preserve">: </w:t>
      </w:r>
      <w:r w:rsidRPr="004B7F67">
        <w:rPr>
          <w:lang w:bidi="fa-IR"/>
        </w:rPr>
        <w:tab/>
      </w:r>
      <w:r w:rsidR="00745E68">
        <w:rPr>
          <w:lang w:bidi="fa-IR"/>
        </w:rPr>
        <w:t xml:space="preserve">PM10 measured by TSI </w:t>
      </w:r>
      <w:proofErr w:type="spellStart"/>
      <w:r w:rsidR="00745E68">
        <w:rPr>
          <w:lang w:bidi="fa-IR"/>
        </w:rPr>
        <w:t>Aerotrak</w:t>
      </w:r>
      <w:proofErr w:type="spellEnd"/>
    </w:p>
    <w:p w14:paraId="07064CC5" w14:textId="5FD8FA2B" w:rsidR="00745E68" w:rsidRDefault="004B7F67">
      <w:pPr>
        <w:rPr>
          <w:lang w:bidi="fa-IR"/>
        </w:rPr>
      </w:pPr>
      <w:proofErr w:type="spellStart"/>
      <w:r w:rsidRPr="004B7F67">
        <w:rPr>
          <w:lang w:bidi="fa-IR"/>
        </w:rPr>
        <w:t>ambpm</w:t>
      </w:r>
      <w:proofErr w:type="spellEnd"/>
      <w:r w:rsidR="00745E68">
        <w:rPr>
          <w:lang w:bidi="fa-IR"/>
        </w:rPr>
        <w:t>: Ambient PM10 (mg/m3)</w:t>
      </w:r>
    </w:p>
    <w:p w14:paraId="189AB153" w14:textId="35F854CD" w:rsidR="00745E68" w:rsidRDefault="004B7F67">
      <w:pPr>
        <w:rPr>
          <w:lang w:bidi="fa-IR"/>
        </w:rPr>
      </w:pPr>
      <w:proofErr w:type="spellStart"/>
      <w:r w:rsidRPr="004B7F67">
        <w:rPr>
          <w:lang w:bidi="fa-IR"/>
        </w:rPr>
        <w:t>driftmgkg</w:t>
      </w:r>
      <w:proofErr w:type="spellEnd"/>
      <w:r w:rsidR="00745E68">
        <w:rPr>
          <w:lang w:bidi="fa-IR"/>
        </w:rPr>
        <w:t>: Solvent drift (%)</w:t>
      </w:r>
    </w:p>
    <w:p w14:paraId="1B617416" w14:textId="4BF7E83D" w:rsidR="00745E68" w:rsidRDefault="004B7F67">
      <w:pPr>
        <w:rPr>
          <w:lang w:bidi="fa-IR"/>
        </w:rPr>
      </w:pPr>
      <w:r w:rsidRPr="004B7F67">
        <w:rPr>
          <w:lang w:bidi="fa-IR"/>
        </w:rPr>
        <w:t>loading</w:t>
      </w:r>
      <w:r w:rsidR="00745E68">
        <w:rPr>
          <w:lang w:bidi="fa-IR"/>
        </w:rPr>
        <w:t>: Solvent loading (fraction)</w:t>
      </w:r>
    </w:p>
    <w:p w14:paraId="3D0D58F0" w14:textId="77777777" w:rsidR="00745E68" w:rsidRDefault="004B7F67">
      <w:pPr>
        <w:rPr>
          <w:lang w:bidi="fa-IR"/>
        </w:rPr>
      </w:pPr>
      <w:r w:rsidRPr="004B7F67">
        <w:rPr>
          <w:lang w:bidi="fa-IR"/>
        </w:rPr>
        <w:t>co2diff</w:t>
      </w:r>
      <w:r w:rsidR="00745E68">
        <w:rPr>
          <w:lang w:bidi="fa-IR"/>
        </w:rPr>
        <w:t xml:space="preserve">: Difference between inlet and outlet CO2 concentration </w:t>
      </w:r>
    </w:p>
    <w:p w14:paraId="1E5F770F" w14:textId="77777777" w:rsidR="00745E68" w:rsidRDefault="004B7F67">
      <w:pPr>
        <w:rPr>
          <w:lang w:bidi="fa-IR"/>
        </w:rPr>
      </w:pPr>
      <w:proofErr w:type="spellStart"/>
      <w:r w:rsidRPr="004B7F67">
        <w:rPr>
          <w:lang w:bidi="fa-IR"/>
        </w:rPr>
        <w:t>fliq</w:t>
      </w:r>
      <w:proofErr w:type="spellEnd"/>
      <w:r w:rsidR="00745E68">
        <w:rPr>
          <w:lang w:bidi="fa-IR"/>
        </w:rPr>
        <w:t>: Solvent flowrate (lit/min)</w:t>
      </w:r>
    </w:p>
    <w:p w14:paraId="6B549D9C" w14:textId="77777777" w:rsidR="00745E68" w:rsidRDefault="004B7F67">
      <w:pPr>
        <w:rPr>
          <w:lang w:bidi="fa-IR"/>
        </w:rPr>
      </w:pPr>
      <w:r w:rsidRPr="004B7F67">
        <w:rPr>
          <w:lang w:bidi="fa-IR"/>
        </w:rPr>
        <w:t>packing</w:t>
      </w:r>
      <w:r w:rsidR="00745E68">
        <w:rPr>
          <w:lang w:bidi="fa-IR"/>
        </w:rPr>
        <w:t>: type of packing</w:t>
      </w:r>
    </w:p>
    <w:p w14:paraId="40C72FAF" w14:textId="77777777" w:rsidR="00745E68" w:rsidRDefault="004B7F67">
      <w:pPr>
        <w:rPr>
          <w:lang w:bidi="fa-IR"/>
        </w:rPr>
      </w:pPr>
      <w:r w:rsidRPr="004B7F67">
        <w:rPr>
          <w:lang w:bidi="fa-IR"/>
        </w:rPr>
        <w:t>medium</w:t>
      </w:r>
      <w:r w:rsidR="00745E68">
        <w:rPr>
          <w:lang w:bidi="fa-IR"/>
        </w:rPr>
        <w:t xml:space="preserve">: medium, either </w:t>
      </w:r>
      <w:proofErr w:type="spellStart"/>
      <w:r w:rsidR="00745E68">
        <w:rPr>
          <w:lang w:bidi="fa-IR"/>
        </w:rPr>
        <w:t>taurate</w:t>
      </w:r>
      <w:proofErr w:type="spellEnd"/>
      <w:r w:rsidR="00745E68">
        <w:rPr>
          <w:lang w:bidi="fa-IR"/>
        </w:rPr>
        <w:t xml:space="preserve"> or caustic</w:t>
      </w:r>
    </w:p>
    <w:p w14:paraId="59F429FD" w14:textId="77777777" w:rsidR="00745E68" w:rsidRDefault="004B7F67">
      <w:pPr>
        <w:rPr>
          <w:lang w:bidi="fa-IR"/>
        </w:rPr>
      </w:pPr>
      <w:proofErr w:type="spellStart"/>
      <w:r w:rsidRPr="004B7F67">
        <w:rPr>
          <w:lang w:bidi="fa-IR"/>
        </w:rPr>
        <w:t>disb</w:t>
      </w:r>
      <w:proofErr w:type="spellEnd"/>
      <w:r w:rsidR="00745E68">
        <w:rPr>
          <w:lang w:bidi="fa-IR"/>
        </w:rPr>
        <w:t>: Distributor type</w:t>
      </w:r>
    </w:p>
    <w:p w14:paraId="2CD89AEB" w14:textId="44B9750B" w:rsidR="004B7F67" w:rsidRDefault="004B7F67">
      <w:pPr>
        <w:rPr>
          <w:lang w:bidi="fa-IR"/>
        </w:rPr>
      </w:pPr>
      <w:r w:rsidRPr="004B7F67">
        <w:rPr>
          <w:lang w:bidi="fa-IR"/>
        </w:rPr>
        <w:t>device</w:t>
      </w:r>
      <w:r w:rsidR="00745E68">
        <w:rPr>
          <w:lang w:bidi="fa-IR"/>
        </w:rPr>
        <w:t>: Air capture device</w:t>
      </w:r>
    </w:p>
    <w:p w14:paraId="19CC0BC7" w14:textId="43EC9088" w:rsidR="00A42FA7" w:rsidRDefault="00A42FA7">
      <w:pPr>
        <w:rPr>
          <w:lang w:bidi="fa-IR"/>
        </w:rPr>
      </w:pPr>
      <w:r>
        <w:rPr>
          <w:lang w:bidi="fa-IR"/>
        </w:rPr>
        <w:br w:type="page"/>
      </w:r>
    </w:p>
    <w:p w14:paraId="657196EF" w14:textId="77777777" w:rsidR="00A42FA7" w:rsidRDefault="00A42FA7">
      <w:pPr>
        <w:rPr>
          <w:lang w:bidi="fa-IR"/>
        </w:rPr>
      </w:pPr>
    </w:p>
    <w:p w14:paraId="0C4DE811" w14:textId="5C60C1D6" w:rsidR="00627C04" w:rsidRDefault="00A42FA7" w:rsidP="00A42FA7">
      <w:pPr>
        <w:pStyle w:val="Heading1"/>
        <w:rPr>
          <w:lang w:bidi="fa-IR"/>
        </w:rPr>
      </w:pPr>
      <w:bookmarkStart w:id="72" w:name="_Toc73970079"/>
      <w:r>
        <w:rPr>
          <w:lang w:bidi="fa-IR"/>
        </w:rPr>
        <w:t>References</w:t>
      </w:r>
      <w:bookmarkEnd w:id="72"/>
    </w:p>
    <w:p w14:paraId="7A209074" w14:textId="77777777" w:rsidR="00627C04" w:rsidRDefault="00627C04">
      <w:pPr>
        <w:rPr>
          <w:lang w:bidi="fa-IR"/>
        </w:rPr>
      </w:pPr>
    </w:p>
    <w:p w14:paraId="54C54DD0" w14:textId="77777777" w:rsidR="00F37B82" w:rsidRPr="00F37B82" w:rsidRDefault="00627C04" w:rsidP="00F37B82">
      <w:pPr>
        <w:pStyle w:val="EndNoteBibliography"/>
        <w:spacing w:after="0"/>
        <w:ind w:left="720" w:hanging="720"/>
      </w:pPr>
      <w:r>
        <w:rPr>
          <w:lang w:bidi="fa-IR"/>
        </w:rPr>
        <w:fldChar w:fldCharType="begin"/>
      </w:r>
      <w:r>
        <w:rPr>
          <w:lang w:bidi="fa-IR"/>
        </w:rPr>
        <w:instrText xml:space="preserve"> ADDIN EN.REFLIST </w:instrText>
      </w:r>
      <w:r>
        <w:rPr>
          <w:lang w:bidi="fa-IR"/>
        </w:rPr>
        <w:fldChar w:fldCharType="separate"/>
      </w:r>
      <w:r w:rsidR="00F37B82" w:rsidRPr="00F37B82">
        <w:t>1.</w:t>
      </w:r>
      <w:r w:rsidR="00F37B82" w:rsidRPr="00F37B82">
        <w:tab/>
        <w:t xml:space="preserve">Gaddis, E.S., </w:t>
      </w:r>
      <w:r w:rsidR="00F37B82" w:rsidRPr="00F37B82">
        <w:rPr>
          <w:i/>
        </w:rPr>
        <w:t>Mass transfer in gas–liquid contactors.</w:t>
      </w:r>
      <w:r w:rsidR="00F37B82" w:rsidRPr="00F37B82">
        <w:t xml:space="preserve"> Chemical Engineering and Processing: Process Intensification, 1999. </w:t>
      </w:r>
      <w:r w:rsidR="00F37B82" w:rsidRPr="00F37B82">
        <w:rPr>
          <w:b/>
        </w:rPr>
        <w:t>38</w:t>
      </w:r>
      <w:r w:rsidR="00F37B82" w:rsidRPr="00F37B82">
        <w:t>(4): p. 503-510.</w:t>
      </w:r>
    </w:p>
    <w:p w14:paraId="5366D209" w14:textId="77777777" w:rsidR="00F37B82" w:rsidRPr="00F37B82" w:rsidRDefault="00F37B82" w:rsidP="00F37B82">
      <w:pPr>
        <w:pStyle w:val="EndNoteBibliography"/>
        <w:spacing w:after="0"/>
        <w:ind w:left="720" w:hanging="720"/>
      </w:pPr>
      <w:r w:rsidRPr="00F37B82">
        <w:t>2.</w:t>
      </w:r>
      <w:r w:rsidRPr="00F37B82">
        <w:tab/>
        <w:t xml:space="preserve">Haddad, P.R., </w:t>
      </w:r>
      <w:r w:rsidRPr="00F37B82">
        <w:rPr>
          <w:i/>
        </w:rPr>
        <w:t>The encyclopedia of separation science.</w:t>
      </w:r>
      <w:r w:rsidRPr="00F37B82">
        <w:t xml:space="preserve"> TrAC-Trends in Analytical Chemistry, 2004. </w:t>
      </w:r>
      <w:r w:rsidRPr="00F37B82">
        <w:rPr>
          <w:b/>
        </w:rPr>
        <w:t>23</w:t>
      </w:r>
      <w:r w:rsidRPr="00F37B82">
        <w:t>(9): p. iii-iv.</w:t>
      </w:r>
    </w:p>
    <w:p w14:paraId="1D03932F" w14:textId="77777777" w:rsidR="00F37B82" w:rsidRPr="00F37B82" w:rsidRDefault="00F37B82" w:rsidP="00F37B82">
      <w:pPr>
        <w:pStyle w:val="EndNoteBibliography"/>
        <w:spacing w:after="0"/>
        <w:ind w:left="720" w:hanging="720"/>
      </w:pPr>
      <w:r w:rsidRPr="00F37B82">
        <w:t>3.</w:t>
      </w:r>
      <w:r w:rsidRPr="00F37B82">
        <w:tab/>
        <w:t xml:space="preserve">Bhargava, A., </w:t>
      </w:r>
      <w:r w:rsidRPr="00F37B82">
        <w:rPr>
          <w:i/>
        </w:rPr>
        <w:t>Wet scrubbers–design of spray tower to control air pollutants.</w:t>
      </w:r>
      <w:r w:rsidRPr="00F37B82">
        <w:t xml:space="preserve"> Int. J. Environ. Planning and Dev, 2017. </w:t>
      </w:r>
      <w:r w:rsidRPr="00F37B82">
        <w:rPr>
          <w:b/>
        </w:rPr>
        <w:t>1</w:t>
      </w:r>
      <w:r w:rsidRPr="00F37B82">
        <w:t>(1): p. 36-41.</w:t>
      </w:r>
    </w:p>
    <w:p w14:paraId="2E9B7D7A" w14:textId="77777777" w:rsidR="00F37B82" w:rsidRPr="00F37B82" w:rsidRDefault="00F37B82" w:rsidP="00F37B82">
      <w:pPr>
        <w:pStyle w:val="EndNoteBibliography"/>
        <w:spacing w:after="0"/>
        <w:ind w:left="720" w:hanging="720"/>
      </w:pPr>
      <w:r w:rsidRPr="00F37B82">
        <w:t>4.</w:t>
      </w:r>
      <w:r w:rsidRPr="00F37B82">
        <w:tab/>
        <w:t xml:space="preserve">Veltman, K., B. Singh, and E.G. Hertwich, </w:t>
      </w:r>
      <w:r w:rsidRPr="00F37B82">
        <w:rPr>
          <w:i/>
        </w:rPr>
        <w:t>Human and environmental impact assessment of postcombustion CO2 capture focusing on emissions from amine-based scrubbing solvents to air.</w:t>
      </w:r>
      <w:r w:rsidRPr="00F37B82">
        <w:t xml:space="preserve"> Environmental science &amp; technology, 2010. </w:t>
      </w:r>
      <w:r w:rsidRPr="00F37B82">
        <w:rPr>
          <w:b/>
        </w:rPr>
        <w:t>44</w:t>
      </w:r>
      <w:r w:rsidRPr="00F37B82">
        <w:t>(4): p. 1496-1502.</w:t>
      </w:r>
    </w:p>
    <w:p w14:paraId="3346CF41" w14:textId="77777777" w:rsidR="00F37B82" w:rsidRPr="00F37B82" w:rsidRDefault="00F37B82" w:rsidP="00F37B82">
      <w:pPr>
        <w:pStyle w:val="EndNoteBibliography"/>
        <w:spacing w:after="0"/>
        <w:ind w:left="720" w:hanging="720"/>
      </w:pPr>
      <w:r w:rsidRPr="00F37B82">
        <w:t>5.</w:t>
      </w:r>
      <w:r w:rsidRPr="00F37B82">
        <w:tab/>
        <w:t xml:space="preserve">Lucas Miralles, M., P.J. Martínez Beltrán, and A. Viedma Robles, </w:t>
      </w:r>
      <w:r w:rsidRPr="00F37B82">
        <w:rPr>
          <w:i/>
        </w:rPr>
        <w:t>Experimental determination of drift loss from a cooling tower with different drift eliminators using the chemical balance method.</w:t>
      </w:r>
      <w:r w:rsidRPr="00F37B82">
        <w:t xml:space="preserve"> 2012.</w:t>
      </w:r>
    </w:p>
    <w:p w14:paraId="22E4ABD6" w14:textId="77777777" w:rsidR="00F37B82" w:rsidRPr="00F37B82" w:rsidRDefault="00F37B82" w:rsidP="00F37B82">
      <w:pPr>
        <w:pStyle w:val="EndNoteBibliography"/>
        <w:spacing w:after="0"/>
        <w:ind w:left="720" w:hanging="720"/>
      </w:pPr>
      <w:r w:rsidRPr="00F37B82">
        <w:t>6.</w:t>
      </w:r>
      <w:r w:rsidRPr="00F37B82">
        <w:tab/>
        <w:t xml:space="preserve">Song, Y., G. Wu, and B. Song. </w:t>
      </w:r>
      <w:r w:rsidRPr="00F37B82">
        <w:rPr>
          <w:i/>
        </w:rPr>
        <w:t>Analysis of drift loss and concentration change of wet cooling tower</w:t>
      </w:r>
      <w:r w:rsidRPr="00F37B82">
        <w:t xml:space="preserve">. in </w:t>
      </w:r>
      <w:r w:rsidRPr="00F37B82">
        <w:rPr>
          <w:i/>
        </w:rPr>
        <w:t>IOP Conference Series: Earth and Environmental Science</w:t>
      </w:r>
      <w:r w:rsidRPr="00F37B82">
        <w:t>. 2020. IOP Publishing.</w:t>
      </w:r>
    </w:p>
    <w:p w14:paraId="6D90BC4E" w14:textId="77777777" w:rsidR="00F37B82" w:rsidRPr="00F37B82" w:rsidRDefault="00F37B82" w:rsidP="00F37B82">
      <w:pPr>
        <w:pStyle w:val="EndNoteBibliography"/>
        <w:spacing w:after="0"/>
        <w:ind w:left="720" w:hanging="720"/>
      </w:pPr>
      <w:r w:rsidRPr="00F37B82">
        <w:t>7.</w:t>
      </w:r>
      <w:r w:rsidRPr="00F37B82">
        <w:tab/>
        <w:t xml:space="preserve">Lucas, M., P. Martínez, and A. Viedma, </w:t>
      </w:r>
      <w:r w:rsidRPr="00F37B82">
        <w:rPr>
          <w:i/>
        </w:rPr>
        <w:t>Experimental determination of drift loss from a cooling tower with different drift eliminators using the chemical balance method.</w:t>
      </w:r>
      <w:r w:rsidRPr="00F37B82">
        <w:t xml:space="preserve"> International journal of refrigeration, 2012. </w:t>
      </w:r>
      <w:r w:rsidRPr="00F37B82">
        <w:rPr>
          <w:b/>
        </w:rPr>
        <w:t>35</w:t>
      </w:r>
      <w:r w:rsidRPr="00F37B82">
        <w:t>(6): p. 1779-1788.</w:t>
      </w:r>
    </w:p>
    <w:p w14:paraId="0A1D3568" w14:textId="77777777" w:rsidR="00F37B82" w:rsidRPr="00F37B82" w:rsidRDefault="00F37B82" w:rsidP="00F37B82">
      <w:pPr>
        <w:pStyle w:val="EndNoteBibliography"/>
        <w:spacing w:after="0"/>
        <w:ind w:left="720" w:hanging="720"/>
      </w:pPr>
      <w:r w:rsidRPr="00F37B82">
        <w:t>8.</w:t>
      </w:r>
      <w:r w:rsidRPr="00F37B82">
        <w:tab/>
        <w:t xml:space="preserve">Ruiz, J., A. Kaiser, and M. Lucas, </w:t>
      </w:r>
      <w:r w:rsidRPr="00F37B82">
        <w:rPr>
          <w:i/>
        </w:rPr>
        <w:t>Experimental determination of drift and PM10 cooling tower emissions: Influence of components and operating conditions.</w:t>
      </w:r>
      <w:r w:rsidRPr="00F37B82">
        <w:t xml:space="preserve"> Environmental Pollution, 2017. </w:t>
      </w:r>
      <w:r w:rsidRPr="00F37B82">
        <w:rPr>
          <w:b/>
        </w:rPr>
        <w:t>230</w:t>
      </w:r>
      <w:r w:rsidRPr="00F37B82">
        <w:t>: p. 422-431.</w:t>
      </w:r>
    </w:p>
    <w:p w14:paraId="69AE9F37" w14:textId="77777777" w:rsidR="00F37B82" w:rsidRPr="00F37B82" w:rsidRDefault="00F37B82" w:rsidP="00F37B82">
      <w:pPr>
        <w:pStyle w:val="EndNoteBibliography"/>
        <w:spacing w:after="0"/>
        <w:ind w:left="720" w:hanging="720"/>
      </w:pPr>
      <w:r w:rsidRPr="00F37B82">
        <w:t>9.</w:t>
      </w:r>
      <w:r w:rsidRPr="00F37B82">
        <w:tab/>
        <w:t xml:space="preserve">Mouchtouri, V.A., et al., </w:t>
      </w:r>
      <w:r w:rsidRPr="00F37B82">
        <w:rPr>
          <w:i/>
        </w:rPr>
        <w:t>Legionella species colonization in cooling towers: risk factors and assessment of control measures.</w:t>
      </w:r>
      <w:r w:rsidRPr="00F37B82">
        <w:t xml:space="preserve"> American journal of infection control, 2010. </w:t>
      </w:r>
      <w:r w:rsidRPr="00F37B82">
        <w:rPr>
          <w:b/>
        </w:rPr>
        <w:t>38</w:t>
      </w:r>
      <w:r w:rsidRPr="00F37B82">
        <w:t>(1): p. 50-55.</w:t>
      </w:r>
    </w:p>
    <w:p w14:paraId="1DAE6E92" w14:textId="77777777" w:rsidR="00F37B82" w:rsidRPr="00F37B82" w:rsidRDefault="00F37B82" w:rsidP="00F37B82">
      <w:pPr>
        <w:pStyle w:val="EndNoteBibliography"/>
        <w:spacing w:after="0"/>
        <w:ind w:left="720" w:hanging="720"/>
        <w:rPr>
          <w:i/>
        </w:rPr>
      </w:pPr>
      <w:r w:rsidRPr="00F37B82">
        <w:t>10.</w:t>
      </w:r>
      <w:r w:rsidRPr="00F37B82">
        <w:tab/>
        <w:t xml:space="preserve">FOUNDRIES, I., </w:t>
      </w:r>
      <w:r w:rsidRPr="00F37B82">
        <w:rPr>
          <w:i/>
        </w:rPr>
        <w:t>BACKGROUND REPORT AP-42 SECTION 12.10.</w:t>
      </w:r>
    </w:p>
    <w:p w14:paraId="769D268C" w14:textId="77777777" w:rsidR="00F37B82" w:rsidRPr="00F37B82" w:rsidRDefault="00F37B82" w:rsidP="00F37B82">
      <w:pPr>
        <w:pStyle w:val="EndNoteBibliography"/>
        <w:spacing w:after="0"/>
        <w:ind w:left="720" w:hanging="720"/>
      </w:pPr>
      <w:r w:rsidRPr="00F37B82">
        <w:t>11.</w:t>
      </w:r>
      <w:r w:rsidRPr="00F37B82">
        <w:tab/>
        <w:t xml:space="preserve">Saxena, P. and S. Sonwani, </w:t>
      </w:r>
      <w:r w:rsidRPr="00F37B82">
        <w:rPr>
          <w:i/>
        </w:rPr>
        <w:t>Policy Regulations and Future Recommendations</w:t>
      </w:r>
      <w:r w:rsidRPr="00F37B82">
        <w:t xml:space="preserve">, in </w:t>
      </w:r>
      <w:r w:rsidRPr="00F37B82">
        <w:rPr>
          <w:i/>
        </w:rPr>
        <w:t>Criteria Air Pollutants and their Impact on Environmental Health</w:t>
      </w:r>
      <w:r w:rsidRPr="00F37B82">
        <w:t>. 2019, Springer. p. 127-157.</w:t>
      </w:r>
    </w:p>
    <w:p w14:paraId="66E9094A" w14:textId="77777777" w:rsidR="00F37B82" w:rsidRPr="00F37B82" w:rsidRDefault="00F37B82" w:rsidP="00F37B82">
      <w:pPr>
        <w:pStyle w:val="EndNoteBibliography"/>
        <w:spacing w:after="0"/>
        <w:ind w:left="720" w:hanging="720"/>
      </w:pPr>
      <w:r w:rsidRPr="00F37B82">
        <w:t>12.</w:t>
      </w:r>
      <w:r w:rsidRPr="00F37B82">
        <w:tab/>
        <w:t xml:space="preserve">Nicas, M., W.W. Nazaroff, and A. Hubbard, </w:t>
      </w:r>
      <w:r w:rsidRPr="00F37B82">
        <w:rPr>
          <w:i/>
        </w:rPr>
        <w:t>Toward understanding the risk of secondary airborne infection: emission of respirable pathogens.</w:t>
      </w:r>
      <w:r w:rsidRPr="00F37B82">
        <w:t xml:space="preserve"> Journal of occupational and environmental hygiene, 2005. </w:t>
      </w:r>
      <w:r w:rsidRPr="00F37B82">
        <w:rPr>
          <w:b/>
        </w:rPr>
        <w:t>2</w:t>
      </w:r>
      <w:r w:rsidRPr="00F37B82">
        <w:t>(3): p. 143-154.</w:t>
      </w:r>
    </w:p>
    <w:p w14:paraId="092876F6" w14:textId="77777777" w:rsidR="00F37B82" w:rsidRPr="00F37B82" w:rsidRDefault="00F37B82" w:rsidP="00F37B82">
      <w:pPr>
        <w:pStyle w:val="EndNoteBibliography"/>
        <w:spacing w:after="0"/>
        <w:ind w:left="720" w:hanging="720"/>
      </w:pPr>
      <w:r w:rsidRPr="00F37B82">
        <w:t>13.</w:t>
      </w:r>
      <w:r w:rsidRPr="00F37B82">
        <w:tab/>
        <w:t xml:space="preserve">Wardhaugh, L.T., C.B. Solnordal, and A. Allport, </w:t>
      </w:r>
      <w:r w:rsidRPr="00F37B82">
        <w:rPr>
          <w:i/>
        </w:rPr>
        <w:t>Design and performance of the rotating liquid sheet contactor.</w:t>
      </w:r>
      <w:r w:rsidRPr="00F37B82">
        <w:t xml:space="preserve"> Chemical Engineering and Processing: Process Intensification, 2017. </w:t>
      </w:r>
      <w:r w:rsidRPr="00F37B82">
        <w:rPr>
          <w:b/>
        </w:rPr>
        <w:t>113</w:t>
      </w:r>
      <w:r w:rsidRPr="00F37B82">
        <w:t>: p. 102-117.</w:t>
      </w:r>
    </w:p>
    <w:p w14:paraId="72A1D86E" w14:textId="77777777" w:rsidR="00F37B82" w:rsidRPr="00F37B82" w:rsidRDefault="00F37B82" w:rsidP="00F37B82">
      <w:pPr>
        <w:pStyle w:val="EndNoteBibliography"/>
        <w:spacing w:after="0"/>
        <w:ind w:left="720" w:hanging="720"/>
      </w:pPr>
      <w:r w:rsidRPr="00F37B82">
        <w:t>14.</w:t>
      </w:r>
      <w:r w:rsidRPr="00F37B82">
        <w:tab/>
        <w:t xml:space="preserve">Leimkühler, H.-J., </w:t>
      </w:r>
      <w:r w:rsidRPr="00F37B82">
        <w:rPr>
          <w:i/>
        </w:rPr>
        <w:t>Managing CO2 emissions in the chemical industry</w:t>
      </w:r>
      <w:r w:rsidRPr="00F37B82">
        <w:t>. 2010: John Wiley &amp; Sons.</w:t>
      </w:r>
    </w:p>
    <w:p w14:paraId="2FCBC207" w14:textId="77777777" w:rsidR="00F37B82" w:rsidRPr="00F37B82" w:rsidRDefault="00F37B82" w:rsidP="00F37B82">
      <w:pPr>
        <w:pStyle w:val="EndNoteBibliography"/>
        <w:spacing w:after="0"/>
        <w:ind w:left="720" w:hanging="720"/>
      </w:pPr>
      <w:r w:rsidRPr="00F37B82">
        <w:t>15.</w:t>
      </w:r>
      <w:r w:rsidRPr="00F37B82">
        <w:tab/>
        <w:t xml:space="preserve">Tan, L.S., et al., </w:t>
      </w:r>
      <w:r w:rsidRPr="00F37B82">
        <w:rPr>
          <w:i/>
        </w:rPr>
        <w:t>Factors affecting CO2 absorption efficiency in packed column: A review.</w:t>
      </w:r>
      <w:r w:rsidRPr="00F37B82">
        <w:t xml:space="preserve"> Journal of Industrial and Engineering Chemistry, 2012. </w:t>
      </w:r>
      <w:r w:rsidRPr="00F37B82">
        <w:rPr>
          <w:b/>
        </w:rPr>
        <w:t>18</w:t>
      </w:r>
      <w:r w:rsidRPr="00F37B82">
        <w:t>(6): p. 1874-1883.</w:t>
      </w:r>
    </w:p>
    <w:p w14:paraId="3036FBA8" w14:textId="77777777" w:rsidR="00F37B82" w:rsidRPr="00F37B82" w:rsidRDefault="00F37B82" w:rsidP="00F37B82">
      <w:pPr>
        <w:pStyle w:val="EndNoteBibliography"/>
        <w:spacing w:after="0"/>
        <w:ind w:left="720" w:hanging="720"/>
      </w:pPr>
      <w:r w:rsidRPr="00F37B82">
        <w:t>16.</w:t>
      </w:r>
      <w:r w:rsidRPr="00F37B82">
        <w:tab/>
        <w:t xml:space="preserve">Reisman, J. and G. Frisbie, </w:t>
      </w:r>
      <w:r w:rsidRPr="00F37B82">
        <w:rPr>
          <w:i/>
        </w:rPr>
        <w:t>Calculating realistic PM10 emissions from cooling towers.</w:t>
      </w:r>
      <w:r w:rsidRPr="00F37B82">
        <w:t xml:space="preserve"> Environmental progress, 2002. </w:t>
      </w:r>
      <w:r w:rsidRPr="00F37B82">
        <w:rPr>
          <w:b/>
        </w:rPr>
        <w:t>21</w:t>
      </w:r>
      <w:r w:rsidRPr="00F37B82">
        <w:t>(2): p. 127-130.</w:t>
      </w:r>
    </w:p>
    <w:p w14:paraId="718DCD6E" w14:textId="77777777" w:rsidR="00F37B82" w:rsidRPr="00F37B82" w:rsidRDefault="00F37B82" w:rsidP="00F37B82">
      <w:pPr>
        <w:pStyle w:val="EndNoteBibliography"/>
        <w:spacing w:after="0"/>
        <w:ind w:left="720" w:hanging="720"/>
      </w:pPr>
      <w:r w:rsidRPr="00F37B82">
        <w:t>17.</w:t>
      </w:r>
      <w:r w:rsidRPr="00F37B82">
        <w:tab/>
        <w:t xml:space="preserve">Ruiz, J., et al., </w:t>
      </w:r>
      <w:r w:rsidRPr="00F37B82">
        <w:rPr>
          <w:i/>
        </w:rPr>
        <w:t>Experimental measurement of cooling tower emissions using image processing of sensitive papers.</w:t>
      </w:r>
      <w:r w:rsidRPr="00F37B82">
        <w:t xml:space="preserve"> Atmospheric Environment, 2013. </w:t>
      </w:r>
      <w:r w:rsidRPr="00F37B82">
        <w:rPr>
          <w:b/>
        </w:rPr>
        <w:t>69</w:t>
      </w:r>
      <w:r w:rsidRPr="00F37B82">
        <w:t>: p. 170-181.</w:t>
      </w:r>
    </w:p>
    <w:p w14:paraId="5B8946DF" w14:textId="77777777" w:rsidR="00F37B82" w:rsidRPr="00F37B82" w:rsidRDefault="00F37B82" w:rsidP="00F37B82">
      <w:pPr>
        <w:pStyle w:val="EndNoteBibliography"/>
        <w:spacing w:after="0"/>
        <w:ind w:left="720" w:hanging="720"/>
      </w:pPr>
      <w:r w:rsidRPr="00F37B82">
        <w:t>18.</w:t>
      </w:r>
      <w:r w:rsidRPr="00F37B82">
        <w:tab/>
        <w:t xml:space="preserve">Kumar, D., et al., </w:t>
      </w:r>
      <w:r w:rsidRPr="00F37B82">
        <w:rPr>
          <w:i/>
        </w:rPr>
        <w:t>4E (Energy, Exergy, Economic and Environmental) Analysis of the Novel Design of Wet Cooling Tower.</w:t>
      </w:r>
      <w:r w:rsidRPr="00F37B82">
        <w:t xml:space="preserve"> Journal of Thermal Engineering, 2020. </w:t>
      </w:r>
      <w:r w:rsidRPr="00F37B82">
        <w:rPr>
          <w:b/>
        </w:rPr>
        <w:t>6</w:t>
      </w:r>
      <w:r w:rsidRPr="00F37B82">
        <w:t>(3): p. 253-267.</w:t>
      </w:r>
    </w:p>
    <w:p w14:paraId="4D9243F3" w14:textId="77777777" w:rsidR="00F37B82" w:rsidRPr="00F37B82" w:rsidRDefault="00F37B82" w:rsidP="00F37B82">
      <w:pPr>
        <w:pStyle w:val="EndNoteBibliography"/>
        <w:spacing w:after="0"/>
        <w:ind w:left="720" w:hanging="720"/>
      </w:pPr>
      <w:r w:rsidRPr="00F37B82">
        <w:t>19.</w:t>
      </w:r>
      <w:r w:rsidRPr="00F37B82">
        <w:tab/>
        <w:t xml:space="preserve">Organization, W.H., </w:t>
      </w:r>
      <w:r w:rsidRPr="00F37B82">
        <w:rPr>
          <w:i/>
        </w:rPr>
        <w:t>Hazard prevention and control in the work environment: Airborne dust.</w:t>
      </w:r>
      <w:r w:rsidRPr="00F37B82">
        <w:t xml:space="preserve"> 2002.</w:t>
      </w:r>
    </w:p>
    <w:p w14:paraId="2C45A09B" w14:textId="77777777" w:rsidR="00F37B82" w:rsidRPr="00F37B82" w:rsidRDefault="00F37B82" w:rsidP="00F37B82">
      <w:pPr>
        <w:pStyle w:val="EndNoteBibliography"/>
        <w:spacing w:after="0"/>
        <w:ind w:left="720" w:hanging="720"/>
      </w:pPr>
      <w:r w:rsidRPr="00F37B82">
        <w:t>20.</w:t>
      </w:r>
      <w:r w:rsidRPr="00F37B82">
        <w:tab/>
        <w:t xml:space="preserve">Nriagu, J.O., </w:t>
      </w:r>
      <w:r w:rsidRPr="00F37B82">
        <w:rPr>
          <w:i/>
        </w:rPr>
        <w:t>Encyclopedia of environmental health</w:t>
      </w:r>
      <w:r w:rsidRPr="00F37B82">
        <w:t>. 2019: Elsevier.</w:t>
      </w:r>
    </w:p>
    <w:p w14:paraId="73D71D04" w14:textId="77777777" w:rsidR="00F37B82" w:rsidRPr="00F37B82" w:rsidRDefault="00F37B82" w:rsidP="00F37B82">
      <w:pPr>
        <w:pStyle w:val="EndNoteBibliography"/>
        <w:spacing w:after="0"/>
        <w:ind w:left="720" w:hanging="720"/>
      </w:pPr>
      <w:r w:rsidRPr="00F37B82">
        <w:t>21.</w:t>
      </w:r>
      <w:r w:rsidRPr="00F37B82">
        <w:tab/>
        <w:t xml:space="preserve">Perrino, C., </w:t>
      </w:r>
      <w:r w:rsidRPr="00F37B82">
        <w:rPr>
          <w:i/>
        </w:rPr>
        <w:t>Atmospheric particulate matter.</w:t>
      </w:r>
      <w:r w:rsidRPr="00F37B82">
        <w:t xml:space="preserve"> Biophysics and Bioengineering Letters, 2010. </w:t>
      </w:r>
      <w:r w:rsidRPr="00F37B82">
        <w:rPr>
          <w:b/>
        </w:rPr>
        <w:t>3</w:t>
      </w:r>
      <w:r w:rsidRPr="00F37B82">
        <w:t>(1).</w:t>
      </w:r>
    </w:p>
    <w:p w14:paraId="5AD93BAD" w14:textId="77777777" w:rsidR="00F37B82" w:rsidRPr="00F37B82" w:rsidRDefault="00F37B82" w:rsidP="00F37B82">
      <w:pPr>
        <w:pStyle w:val="EndNoteBibliography"/>
        <w:spacing w:after="0"/>
        <w:ind w:left="720" w:hanging="720"/>
      </w:pPr>
      <w:r w:rsidRPr="00F37B82">
        <w:t>22.</w:t>
      </w:r>
      <w:r w:rsidRPr="00F37B82">
        <w:tab/>
        <w:t xml:space="preserve">Pratsinis, S.E. and S. Vemury, </w:t>
      </w:r>
      <w:r w:rsidRPr="00F37B82">
        <w:rPr>
          <w:i/>
        </w:rPr>
        <w:t>Particle formation in gases: A review.</w:t>
      </w:r>
      <w:r w:rsidRPr="00F37B82">
        <w:t xml:space="preserve"> Powder Technology, 1996. </w:t>
      </w:r>
      <w:r w:rsidRPr="00F37B82">
        <w:rPr>
          <w:b/>
        </w:rPr>
        <w:t>88</w:t>
      </w:r>
      <w:r w:rsidRPr="00F37B82">
        <w:t>(3): p. 267-273.</w:t>
      </w:r>
    </w:p>
    <w:p w14:paraId="7662F437" w14:textId="77777777" w:rsidR="00F37B82" w:rsidRPr="00F37B82" w:rsidRDefault="00F37B82" w:rsidP="00F37B82">
      <w:pPr>
        <w:pStyle w:val="EndNoteBibliography"/>
        <w:spacing w:after="0"/>
        <w:ind w:left="720" w:hanging="720"/>
      </w:pPr>
      <w:r w:rsidRPr="00F37B82">
        <w:t>23.</w:t>
      </w:r>
      <w:r w:rsidRPr="00F37B82">
        <w:tab/>
        <w:t xml:space="preserve">Naito, M., et al., </w:t>
      </w:r>
      <w:r w:rsidRPr="00F37B82">
        <w:rPr>
          <w:i/>
        </w:rPr>
        <w:t>Nanoparticle technology handbook</w:t>
      </w:r>
      <w:r w:rsidRPr="00F37B82">
        <w:t>. 2018: Elsevier.</w:t>
      </w:r>
    </w:p>
    <w:p w14:paraId="6502A719" w14:textId="77777777" w:rsidR="00F37B82" w:rsidRPr="00F37B82" w:rsidRDefault="00F37B82" w:rsidP="00F37B82">
      <w:pPr>
        <w:pStyle w:val="EndNoteBibliography"/>
        <w:spacing w:after="0"/>
        <w:ind w:left="720" w:hanging="720"/>
      </w:pPr>
      <w:r w:rsidRPr="00F37B82">
        <w:t>24.</w:t>
      </w:r>
      <w:r w:rsidRPr="00F37B82">
        <w:tab/>
        <w:t xml:space="preserve">Darquenne, C., </w:t>
      </w:r>
      <w:r w:rsidRPr="00F37B82">
        <w:rPr>
          <w:i/>
        </w:rPr>
        <w:t>Aerosol deposition in health and disease.</w:t>
      </w:r>
      <w:r w:rsidRPr="00F37B82">
        <w:t xml:space="preserve"> Journal of aerosol medicine and pulmonary drug delivery, 2012. </w:t>
      </w:r>
      <w:r w:rsidRPr="00F37B82">
        <w:rPr>
          <w:b/>
        </w:rPr>
        <w:t>25</w:t>
      </w:r>
      <w:r w:rsidRPr="00F37B82">
        <w:t>(3): p. 140-147.</w:t>
      </w:r>
    </w:p>
    <w:p w14:paraId="6A38A1C5" w14:textId="77777777" w:rsidR="00F37B82" w:rsidRPr="00F37B82" w:rsidRDefault="00F37B82" w:rsidP="00F37B82">
      <w:pPr>
        <w:pStyle w:val="EndNoteBibliography"/>
        <w:spacing w:after="0"/>
        <w:ind w:left="720" w:hanging="720"/>
      </w:pPr>
      <w:r w:rsidRPr="00F37B82">
        <w:t>25.</w:t>
      </w:r>
      <w:r w:rsidRPr="00F37B82">
        <w:tab/>
        <w:t xml:space="preserve">Pena, J., J. Norman, and D. Thomson, </w:t>
      </w:r>
      <w:r w:rsidRPr="00F37B82">
        <w:rPr>
          <w:i/>
        </w:rPr>
        <w:t>Isokinetic sampler for continuous airborne aerosol measurements.</w:t>
      </w:r>
      <w:r w:rsidRPr="00F37B82">
        <w:t xml:space="preserve"> Journal of the Air Pollution Control Association, 1977. </w:t>
      </w:r>
      <w:r w:rsidRPr="00F37B82">
        <w:rPr>
          <w:b/>
        </w:rPr>
        <w:t>27</w:t>
      </w:r>
      <w:r w:rsidRPr="00F37B82">
        <w:t>(4): p. 337-341.</w:t>
      </w:r>
    </w:p>
    <w:p w14:paraId="1C74BF56" w14:textId="77777777" w:rsidR="00F37B82" w:rsidRPr="00F37B82" w:rsidRDefault="00F37B82" w:rsidP="00F37B82">
      <w:pPr>
        <w:pStyle w:val="EndNoteBibliography"/>
        <w:spacing w:after="0"/>
        <w:ind w:left="720" w:hanging="720"/>
      </w:pPr>
      <w:r w:rsidRPr="00F37B82">
        <w:t>26.</w:t>
      </w:r>
      <w:r w:rsidRPr="00F37B82">
        <w:tab/>
        <w:t xml:space="preserve">Sioutas, C., </w:t>
      </w:r>
      <w:r w:rsidRPr="00F37B82">
        <w:rPr>
          <w:i/>
        </w:rPr>
        <w:t>Evaluation of the measurement performance of the scanning mobility particle sizer and aerodynamic particle sizer.</w:t>
      </w:r>
      <w:r w:rsidRPr="00F37B82">
        <w:t xml:space="preserve"> Aerosol Science &amp; Technology, 1999. </w:t>
      </w:r>
      <w:r w:rsidRPr="00F37B82">
        <w:rPr>
          <w:b/>
        </w:rPr>
        <w:t>30</w:t>
      </w:r>
      <w:r w:rsidRPr="00F37B82">
        <w:t>(1): p. 84-92.</w:t>
      </w:r>
    </w:p>
    <w:p w14:paraId="052B2150" w14:textId="77777777" w:rsidR="00F37B82" w:rsidRPr="00F37B82" w:rsidRDefault="00F37B82" w:rsidP="00F37B82">
      <w:pPr>
        <w:pStyle w:val="EndNoteBibliography"/>
        <w:spacing w:after="0"/>
        <w:ind w:left="720" w:hanging="720"/>
      </w:pPr>
      <w:r w:rsidRPr="00F37B82">
        <w:t>27.</w:t>
      </w:r>
      <w:r w:rsidRPr="00F37B82">
        <w:tab/>
        <w:t xml:space="preserve">McMurry, P.H., </w:t>
      </w:r>
      <w:r w:rsidRPr="00F37B82">
        <w:rPr>
          <w:i/>
        </w:rPr>
        <w:t>A review of atmospheric aerosol measurements.</w:t>
      </w:r>
      <w:r w:rsidRPr="00F37B82">
        <w:t xml:space="preserve"> Atmospheric Environment, 2000. </w:t>
      </w:r>
      <w:r w:rsidRPr="00F37B82">
        <w:rPr>
          <w:b/>
        </w:rPr>
        <w:t>34</w:t>
      </w:r>
      <w:r w:rsidRPr="00F37B82">
        <w:t>(12-14): p. 1959-1999.</w:t>
      </w:r>
    </w:p>
    <w:p w14:paraId="3BFD91F3" w14:textId="77777777" w:rsidR="00F37B82" w:rsidRPr="00F37B82" w:rsidRDefault="00F37B82" w:rsidP="00F37B82">
      <w:pPr>
        <w:pStyle w:val="EndNoteBibliography"/>
        <w:ind w:left="720" w:hanging="720"/>
      </w:pPr>
      <w:r w:rsidRPr="00F37B82">
        <w:t>28.</w:t>
      </w:r>
      <w:r w:rsidRPr="00F37B82">
        <w:tab/>
        <w:t xml:space="preserve">Chung, E.-K., et al., </w:t>
      </w:r>
      <w:r w:rsidRPr="00F37B82">
        <w:rPr>
          <w:i/>
        </w:rPr>
        <w:t>Relationships between a Calculated Mass Concentration and a Measured Concentration of PM 2.5 and Respirable Particle Matter Sampling Direct-Reading Instruments in Taconite Mines.</w:t>
      </w:r>
      <w:r w:rsidRPr="00F37B82">
        <w:t xml:space="preserve"> Journal of Korean Society of Occupational and Environmental Hygiene, 2014. </w:t>
      </w:r>
      <w:r w:rsidRPr="00F37B82">
        <w:rPr>
          <w:b/>
        </w:rPr>
        <w:t>24</w:t>
      </w:r>
      <w:r w:rsidRPr="00F37B82">
        <w:t>(1): p. 65-73.</w:t>
      </w:r>
    </w:p>
    <w:p w14:paraId="4EF61E6C" w14:textId="23818CA6" w:rsidR="00745E68" w:rsidRDefault="00627C04" w:rsidP="00F37B82">
      <w:pPr>
        <w:rPr>
          <w:rtl/>
          <w:lang w:bidi="fa-IR"/>
        </w:rPr>
      </w:pPr>
      <w:r>
        <w:rPr>
          <w:lang w:bidi="fa-IR"/>
        </w:rPr>
        <w:fldChar w:fldCharType="end"/>
      </w:r>
    </w:p>
    <w:sectPr w:rsidR="00745E68">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Kiani, Ali (Energy, Newcastle)" w:date="2021-04-06T08:59:00Z" w:initials="KA(N">
    <w:p w14:paraId="49E31B2A" w14:textId="54A710DB" w:rsidR="00BB422D" w:rsidRDefault="00BB422D">
      <w:pPr>
        <w:pStyle w:val="CommentText"/>
      </w:pPr>
      <w:r>
        <w:rPr>
          <w:rStyle w:val="CommentReference"/>
        </w:rPr>
        <w:annotationRef/>
      </w:r>
      <w:r>
        <w:t xml:space="preserve">I think at the end, it would be very useful to report the findings (as single numbers) for each contactor at the optimum liquid and gas rate, just for comparison. </w:t>
      </w:r>
    </w:p>
  </w:comment>
  <w:comment w:id="3" w:author="Feron, Paul (Energy, Newcastle)" w:date="2021-04-06T21:43:00Z" w:initials="fer192">
    <w:p w14:paraId="58678E18" w14:textId="1C6FCE3D" w:rsidR="00BB422D" w:rsidRDefault="00BB422D">
      <w:pPr>
        <w:pStyle w:val="CommentText"/>
      </w:pPr>
      <w:r>
        <w:rPr>
          <w:rStyle w:val="CommentReference"/>
        </w:rPr>
        <w:annotationRef/>
      </w:r>
      <w:r>
        <w:t xml:space="preserve">I do not think this is correct. Need to get some references to illustrate the </w:t>
      </w:r>
    </w:p>
  </w:comment>
  <w:comment w:id="4" w:author="Pourkhesalian, Ali (Energy, Newcastle)" w:date="2021-06-07T14:40:00Z" w:initials="PA(N">
    <w:p w14:paraId="4D6232C4" w14:textId="763C141B" w:rsidR="00BB422D" w:rsidRDefault="00BB422D">
      <w:pPr>
        <w:pStyle w:val="CommentText"/>
      </w:pPr>
      <w:r>
        <w:rPr>
          <w:rStyle w:val="CommentReference"/>
        </w:rPr>
        <w:annotationRef/>
      </w:r>
      <w:r>
        <w:t xml:space="preserve">Where pressure drop of a solvent is low it mainly escapes the system as vapour however in our case as the solvent does not have vapour pressure the main cause of loss is the emissions of the droplets </w:t>
      </w:r>
    </w:p>
  </w:comment>
  <w:comment w:id="5" w:author="Feron, Paul (Energy, Newcastle)" w:date="2021-04-06T21:38:00Z" w:initials="fer192">
    <w:p w14:paraId="47B6B076" w14:textId="27DDE39A" w:rsidR="00BB422D" w:rsidRDefault="00BB422D">
      <w:pPr>
        <w:pStyle w:val="CommentText"/>
      </w:pPr>
      <w:r>
        <w:rPr>
          <w:rStyle w:val="CommentReference"/>
        </w:rPr>
        <w:annotationRef/>
      </w:r>
      <w:r>
        <w:t>This needs some references to support the statement.</w:t>
      </w:r>
    </w:p>
  </w:comment>
  <w:comment w:id="6" w:author="Kiani, Ali (Energy, Newcastle)" w:date="2021-04-06T08:35:00Z" w:initials="KA(N">
    <w:p w14:paraId="7541DF48" w14:textId="25A4C721" w:rsidR="00BB422D" w:rsidRDefault="00BB422D">
      <w:pPr>
        <w:pStyle w:val="CommentText"/>
      </w:pPr>
      <w:r>
        <w:rPr>
          <w:rStyle w:val="CommentReference"/>
        </w:rPr>
        <w:annotationRef/>
      </w:r>
      <w:r>
        <w:t>This is an assumption?</w:t>
      </w:r>
    </w:p>
  </w:comment>
  <w:comment w:id="7" w:author="Pourkhesalian, Ali (Energy, Newcastle)" w:date="2021-06-08T10:26:00Z" w:initials="PA(N">
    <w:p w14:paraId="47E2E5DB" w14:textId="5BCE0CCF" w:rsidR="00BB422D" w:rsidRDefault="00BB422D">
      <w:pPr>
        <w:pStyle w:val="CommentText"/>
      </w:pPr>
      <w:r>
        <w:rPr>
          <w:rStyle w:val="CommentReference"/>
        </w:rPr>
        <w:annotationRef/>
      </w:r>
      <w:r>
        <w:t>No, it’s a fact. Drift particles are of the chemical composition of the solvent. Reference added.</w:t>
      </w:r>
    </w:p>
  </w:comment>
  <w:comment w:id="8" w:author="Feron, Paul (Energy, Newcastle)" w:date="2021-04-12T09:40:00Z" w:initials="fer192">
    <w:p w14:paraId="4DB4A71E" w14:textId="6AB0089C" w:rsidR="00BB422D" w:rsidRDefault="00BB422D">
      <w:pPr>
        <w:pStyle w:val="CommentText"/>
      </w:pPr>
      <w:r>
        <w:rPr>
          <w:rStyle w:val="CommentReference"/>
        </w:rPr>
        <w:annotationRef/>
      </w:r>
      <w:r>
        <w:t xml:space="preserve">Not sure what you are trying to say. Do you anticipate </w:t>
      </w:r>
      <w:proofErr w:type="spellStart"/>
      <w:r>
        <w:t>precipitaton</w:t>
      </w:r>
      <w:proofErr w:type="spellEnd"/>
      <w:r>
        <w:t xml:space="preserve"> first and then carry over?</w:t>
      </w:r>
    </w:p>
  </w:comment>
  <w:comment w:id="9" w:author="Pourkhesalian, Ali (Energy, Newcastle)" w:date="2021-06-08T10:50:00Z" w:initials="PA(N">
    <w:p w14:paraId="27DDABA9" w14:textId="52586BE1" w:rsidR="00BB422D" w:rsidRDefault="00BB422D">
      <w:pPr>
        <w:pStyle w:val="CommentText"/>
      </w:pPr>
      <w:r>
        <w:rPr>
          <w:rStyle w:val="CommentReference"/>
        </w:rPr>
        <w:annotationRef/>
      </w:r>
      <w:r>
        <w:t xml:space="preserve">No, water content of a droplet can be evaporated in a dry atmosphere leaving a smaller and more concentrated particle which may be </w:t>
      </w:r>
      <w:proofErr w:type="spellStart"/>
      <w:r>
        <w:t>airbore</w:t>
      </w:r>
      <w:proofErr w:type="spellEnd"/>
      <w:r>
        <w:t>.</w:t>
      </w:r>
    </w:p>
  </w:comment>
  <w:comment w:id="10" w:author="Pourkhesalian, Ali (Energy, Newcastle)" w:date="2021-06-08T10:50:00Z" w:initials="PA(N">
    <w:p w14:paraId="7713C572" w14:textId="4C8A8EA4" w:rsidR="00BB422D" w:rsidRDefault="00BB422D">
      <w:pPr>
        <w:pStyle w:val="CommentText"/>
      </w:pPr>
      <w:r>
        <w:rPr>
          <w:rStyle w:val="CommentReference"/>
        </w:rPr>
        <w:annotationRef/>
      </w:r>
    </w:p>
  </w:comment>
  <w:comment w:id="13" w:author="Feron, Paul (Energy, Newcastle)" w:date="2021-04-12T09:58:00Z" w:initials="fer192">
    <w:p w14:paraId="1FE77BB0" w14:textId="77777777" w:rsidR="00BB422D" w:rsidRDefault="00BB422D">
      <w:pPr>
        <w:pStyle w:val="CommentText"/>
      </w:pPr>
      <w:r>
        <w:rPr>
          <w:rStyle w:val="CommentReference"/>
        </w:rPr>
        <w:annotationRef/>
      </w:r>
      <w:r>
        <w:t>We need more information here on the instruments: operating principles, ranges, measurement errors, etc. This can be presented in a tabular summary.</w:t>
      </w:r>
    </w:p>
    <w:p w14:paraId="22195C7D" w14:textId="5348308A" w:rsidR="00BB422D" w:rsidRDefault="00BB422D">
      <w:pPr>
        <w:pStyle w:val="CommentText"/>
      </w:pPr>
      <w:r>
        <w:t>The methodology should also describe the data analysis methods used.</w:t>
      </w:r>
    </w:p>
  </w:comment>
  <w:comment w:id="16" w:author="Kiani, Ali (Energy, Newcastle)" w:date="2021-04-06T08:39:00Z" w:initials="KA(N">
    <w:p w14:paraId="19511C1F" w14:textId="340620CC" w:rsidR="00BB422D" w:rsidRDefault="00BB422D">
      <w:pPr>
        <w:pStyle w:val="CommentText"/>
      </w:pPr>
      <w:r>
        <w:rPr>
          <w:rStyle w:val="CommentReference"/>
        </w:rPr>
        <w:annotationRef/>
      </w:r>
      <w:r>
        <w:t>Is it a common term?</w:t>
      </w:r>
    </w:p>
  </w:comment>
  <w:comment w:id="17" w:author="Pourkhesalian, Ali (Energy, Newcastle)" w:date="2021-06-10T09:20:00Z" w:initials="PA(N">
    <w:p w14:paraId="1427149F" w14:textId="43AE601D" w:rsidR="00BB422D" w:rsidRDefault="00BB422D">
      <w:pPr>
        <w:pStyle w:val="CommentText"/>
      </w:pPr>
      <w:r>
        <w:rPr>
          <w:rStyle w:val="CommentReference"/>
        </w:rPr>
        <w:annotationRef/>
      </w:r>
      <w:r>
        <w:t xml:space="preserve">Yes, particulate matter is the technical term to address all solid </w:t>
      </w:r>
      <w:proofErr w:type="spellStart"/>
      <w:r>
        <w:t>pariticles</w:t>
      </w:r>
      <w:proofErr w:type="spellEnd"/>
      <w:r>
        <w:t xml:space="preserve"> and liquid droplets small enough to </w:t>
      </w:r>
      <w:proofErr w:type="spellStart"/>
      <w:r>
        <w:t>suspendednin</w:t>
      </w:r>
      <w:proofErr w:type="spellEnd"/>
      <w:r>
        <w:t xml:space="preserve"> the air</w:t>
      </w:r>
    </w:p>
  </w:comment>
  <w:comment w:id="18" w:author="Pourkhesalian, Ali (Energy, Newcastle)" w:date="2021-06-10T09:22:00Z" w:initials="PA(N">
    <w:p w14:paraId="13AA100E" w14:textId="7E36A28D" w:rsidR="00BB422D" w:rsidRDefault="00BB422D">
      <w:pPr>
        <w:pStyle w:val="CommentText"/>
      </w:pPr>
      <w:r>
        <w:rPr>
          <w:rStyle w:val="CommentReference"/>
        </w:rPr>
        <w:annotationRef/>
      </w:r>
    </w:p>
  </w:comment>
  <w:comment w:id="20" w:author="Feron, Paul (Energy, Newcastle)" w:date="2021-04-12T10:01:00Z" w:initials="fer192">
    <w:p w14:paraId="6021B2DC" w14:textId="59C9B124" w:rsidR="00BB422D" w:rsidRDefault="00BB422D">
      <w:pPr>
        <w:pStyle w:val="CommentText"/>
      </w:pPr>
      <w:r>
        <w:rPr>
          <w:rStyle w:val="CommentReference"/>
        </w:rPr>
        <w:annotationRef/>
      </w:r>
      <w:r>
        <w:t>Best to have a section with an overview of gas/liquid contactors evaluated before we go to the results.</w:t>
      </w:r>
    </w:p>
  </w:comment>
  <w:comment w:id="21" w:author="Pourkhesalian, Ali (Energy, Newcastle)" w:date="2021-06-10T09:20:00Z" w:initials="PA(N">
    <w:p w14:paraId="3173D914" w14:textId="2BE8919E" w:rsidR="00BB422D" w:rsidRDefault="00BB422D">
      <w:pPr>
        <w:pStyle w:val="CommentText"/>
      </w:pPr>
      <w:r>
        <w:rPr>
          <w:rStyle w:val="CommentReference"/>
        </w:rPr>
        <w:annotationRef/>
      </w:r>
      <w:r>
        <w:t>I will include more in the Methodology section</w:t>
      </w:r>
    </w:p>
  </w:comment>
  <w:comment w:id="23" w:author="Feron, Paul (Energy, Newcastle)" w:date="2021-04-12T10:06:00Z" w:initials="fer192">
    <w:p w14:paraId="599629B5" w14:textId="27EC2CB3" w:rsidR="00BB422D" w:rsidRDefault="00BB422D">
      <w:pPr>
        <w:pStyle w:val="CommentText"/>
      </w:pPr>
      <w:r>
        <w:rPr>
          <w:rStyle w:val="CommentReference"/>
        </w:rPr>
        <w:annotationRef/>
      </w:r>
      <w:r>
        <w:t>How? Not clear to the untrained eye, without a legend.</w:t>
      </w:r>
    </w:p>
  </w:comment>
  <w:comment w:id="24" w:author="Feron, Paul (Energy, Newcastle)" w:date="2021-04-12T10:04:00Z" w:initials="fer192">
    <w:p w14:paraId="137AEF95" w14:textId="43456DE8" w:rsidR="00BB422D" w:rsidRDefault="00BB422D">
      <w:pPr>
        <w:pStyle w:val="CommentText"/>
      </w:pPr>
      <w:r>
        <w:rPr>
          <w:rStyle w:val="CommentReference"/>
        </w:rPr>
        <w:annotationRef/>
      </w:r>
      <w:r>
        <w:t xml:space="preserve">This </w:t>
      </w:r>
      <w:proofErr w:type="spellStart"/>
      <w:r>
        <w:t>paraemters</w:t>
      </w:r>
      <w:proofErr w:type="spellEnd"/>
      <w:r>
        <w:t xml:space="preserve"> in this diagram should be in</w:t>
      </w:r>
    </w:p>
  </w:comment>
  <w:comment w:id="25" w:author="Kiani, Ali (Energy, Newcastle)" w:date="2021-04-06T08:49:00Z" w:initials="KA(N">
    <w:p w14:paraId="6C470F5E" w14:textId="77777777" w:rsidR="00BB422D" w:rsidRDefault="00BB422D">
      <w:pPr>
        <w:pStyle w:val="CommentText"/>
      </w:pPr>
      <w:r>
        <w:rPr>
          <w:rStyle w:val="CommentReference"/>
        </w:rPr>
        <w:annotationRef/>
      </w:r>
      <w:r>
        <w:t xml:space="preserve">Interesting figure…. </w:t>
      </w:r>
    </w:p>
    <w:p w14:paraId="0DF12B77" w14:textId="43C5C85D" w:rsidR="00BB422D" w:rsidRDefault="00BB422D">
      <w:pPr>
        <w:pStyle w:val="CommentText"/>
      </w:pPr>
      <w:r>
        <w:t>Probably we can remove some of the variables that are not applicable (maybe CO2 in and out etc) to this work. In that case, the figure looks clearer to me….</w:t>
      </w:r>
    </w:p>
  </w:comment>
  <w:comment w:id="27" w:author="Kiani, Ali (Energy, Newcastle)" w:date="2021-04-06T08:45:00Z" w:initials="KA(N">
    <w:p w14:paraId="2A707924" w14:textId="3CD3A2BA" w:rsidR="00BB422D" w:rsidRDefault="00BB422D">
      <w:pPr>
        <w:pStyle w:val="CommentText"/>
      </w:pPr>
      <w:r>
        <w:rPr>
          <w:rStyle w:val="CommentReference"/>
        </w:rPr>
        <w:annotationRef/>
      </w:r>
      <w:r>
        <w:t>The velocities in the X-axis do not seem right to me. Better to use the true velocity not the numbers showed by the sensor</w:t>
      </w:r>
    </w:p>
  </w:comment>
  <w:comment w:id="28" w:author="Kiani, Ali (Energy, Newcastle)" w:date="2021-04-06T08:48:00Z" w:initials="KA(N">
    <w:p w14:paraId="2458B3A4" w14:textId="09B55E59" w:rsidR="00BB422D" w:rsidRDefault="00BB422D">
      <w:pPr>
        <w:pStyle w:val="CommentText"/>
      </w:pPr>
      <w:r>
        <w:rPr>
          <w:rStyle w:val="CommentReference"/>
        </w:rPr>
        <w:annotationRef/>
      </w:r>
      <w:r>
        <w:t>But at the same time at higher velocities, more particles will escape? Maybe we need to mention that the effect of cyclone is more dominant??</w:t>
      </w:r>
    </w:p>
  </w:comment>
  <w:comment w:id="29" w:author="Kiani, Ali (Energy, Newcastle)" w:date="2021-04-06T08:46:00Z" w:initials="KA(N">
    <w:p w14:paraId="1E168C12" w14:textId="379407C8" w:rsidR="00BB422D" w:rsidRDefault="00BB422D">
      <w:pPr>
        <w:pStyle w:val="CommentText"/>
      </w:pPr>
      <w:r>
        <w:rPr>
          <w:rStyle w:val="CommentReference"/>
        </w:rPr>
        <w:annotationRef/>
      </w:r>
      <w:r>
        <w:t>Effectively?</w:t>
      </w:r>
    </w:p>
  </w:comment>
  <w:comment w:id="30" w:author="Feron, Paul (Energy, Newcastle)" w:date="2021-04-12T15:07:00Z" w:initials="fer192">
    <w:p w14:paraId="7832B38E" w14:textId="22F5F5DB" w:rsidR="00BB422D" w:rsidRDefault="00BB422D">
      <w:pPr>
        <w:pStyle w:val="CommentText"/>
      </w:pPr>
      <w:r>
        <w:rPr>
          <w:rStyle w:val="CommentReference"/>
        </w:rPr>
        <w:annotationRef/>
      </w:r>
      <w:proofErr w:type="gramStart"/>
      <w:r>
        <w:t>So</w:t>
      </w:r>
      <w:proofErr w:type="gramEnd"/>
      <w:r>
        <w:t xml:space="preserve"> we are actually evaluating the effectiveness of the cyclone rather than the emission </w:t>
      </w:r>
      <w:proofErr w:type="spellStart"/>
      <w:r>
        <w:t>charactistics</w:t>
      </w:r>
      <w:proofErr w:type="spellEnd"/>
      <w:r>
        <w:t xml:space="preserve"> of the RLS.</w:t>
      </w:r>
    </w:p>
  </w:comment>
  <w:comment w:id="31" w:author="Kiani, Ali (Energy, Newcastle)" w:date="2021-04-06T08:46:00Z" w:initials="KA(N">
    <w:p w14:paraId="44FB62D1" w14:textId="5FE79D92" w:rsidR="00BB422D" w:rsidRDefault="00BB422D">
      <w:pPr>
        <w:pStyle w:val="CommentText"/>
      </w:pPr>
      <w:r>
        <w:rPr>
          <w:rStyle w:val="CommentReference"/>
        </w:rPr>
        <w:annotationRef/>
      </w:r>
      <w:proofErr w:type="gramStart"/>
      <w:r>
        <w:t>Again</w:t>
      </w:r>
      <w:proofErr w:type="gramEnd"/>
      <w:r>
        <w:t xml:space="preserve"> air velocity needs to be changed</w:t>
      </w:r>
    </w:p>
  </w:comment>
  <w:comment w:id="32" w:author="Kiani, Ali (Energy, Newcastle)" w:date="2021-04-06T08:50:00Z" w:initials="KA(N">
    <w:p w14:paraId="254429A6" w14:textId="198327CA" w:rsidR="00BB422D" w:rsidRDefault="00BB422D">
      <w:pPr>
        <w:pStyle w:val="CommentText"/>
      </w:pPr>
      <w:r>
        <w:rPr>
          <w:rStyle w:val="CommentReference"/>
        </w:rPr>
        <w:annotationRef/>
      </w:r>
      <w:r>
        <w:t>Then as I mentioned above, maybe we can remove some of the variable like humidity or temperature if we are not looking at any effects of those</w:t>
      </w:r>
    </w:p>
  </w:comment>
  <w:comment w:id="34" w:author="Feron, Paul (Energy, Newcastle)" w:date="2021-04-12T15:10:00Z" w:initials="fer192">
    <w:p w14:paraId="50E588E2" w14:textId="182A2B22" w:rsidR="00BB422D" w:rsidRDefault="00BB422D">
      <w:pPr>
        <w:pStyle w:val="CommentText"/>
      </w:pPr>
      <w:r>
        <w:rPr>
          <w:rStyle w:val="CommentReference"/>
        </w:rPr>
        <w:annotationRef/>
      </w:r>
      <w:r>
        <w:t>A cooling tower always operates as a gas/liquid contactor.</w:t>
      </w:r>
    </w:p>
  </w:comment>
  <w:comment w:id="36" w:author="Feron, Paul (Energy, Newcastle)" w:date="2021-04-12T15:14:00Z" w:initials="fer192">
    <w:p w14:paraId="484E5EA8" w14:textId="353A1F40" w:rsidR="00BB422D" w:rsidRDefault="00BB422D">
      <w:pPr>
        <w:pStyle w:val="CommentText"/>
      </w:pPr>
      <w:r>
        <w:rPr>
          <w:rStyle w:val="CommentReference"/>
        </w:rPr>
        <w:annotationRef/>
      </w:r>
      <w:r>
        <w:t xml:space="preserve">Why not call simply a 2 M </w:t>
      </w:r>
      <w:proofErr w:type="spellStart"/>
      <w:r>
        <w:t>taurate</w:t>
      </w:r>
      <w:proofErr w:type="spellEnd"/>
      <w:r>
        <w:t xml:space="preserve"> solution?</w:t>
      </w:r>
    </w:p>
  </w:comment>
  <w:comment w:id="39" w:author="Feron, Paul (Energy, Newcastle)" w:date="2021-04-12T15:52:00Z" w:initials="fer192">
    <w:p w14:paraId="2D20DB53" w14:textId="0AD9E7AB" w:rsidR="00BB422D" w:rsidRDefault="00BB422D">
      <w:pPr>
        <w:pStyle w:val="CommentText"/>
      </w:pPr>
      <w:r>
        <w:rPr>
          <w:rStyle w:val="CommentReference"/>
        </w:rPr>
        <w:annotationRef/>
      </w:r>
      <w:r>
        <w:t>The interpretation of this figure is where the added value of the analysis would be. I am not able to make any sense of this.</w:t>
      </w:r>
    </w:p>
  </w:comment>
  <w:comment w:id="40" w:author="Kiani, Ali (Energy, Newcastle)" w:date="2021-04-06T08:56:00Z" w:initials="KA(N">
    <w:p w14:paraId="15A465F0" w14:textId="48BDD596" w:rsidR="00BB422D" w:rsidRDefault="00BB422D">
      <w:pPr>
        <w:pStyle w:val="CommentText"/>
      </w:pPr>
      <w:r>
        <w:rPr>
          <w:rStyle w:val="CommentReference"/>
        </w:rPr>
        <w:annotationRef/>
      </w:r>
      <w:r>
        <w:t>My comment on Fig 1</w:t>
      </w:r>
    </w:p>
  </w:comment>
  <w:comment w:id="42" w:author="Feron, Paul (Energy, Newcastle)" w:date="2021-04-12T15:15:00Z" w:initials="fer192">
    <w:p w14:paraId="746D1A62" w14:textId="58DB79DE" w:rsidR="00BB422D" w:rsidRDefault="00BB422D">
      <w:pPr>
        <w:pStyle w:val="CommentText"/>
      </w:pPr>
      <w:r>
        <w:rPr>
          <w:rStyle w:val="CommentReference"/>
        </w:rPr>
        <w:annotationRef/>
      </w:r>
      <w:r>
        <w:t>Photographs of the three types would be helpful here.</w:t>
      </w:r>
    </w:p>
  </w:comment>
  <w:comment w:id="43" w:author="Kiani, Ali (Energy, Newcastle)" w:date="2021-04-06T08:58:00Z" w:initials="KA(N">
    <w:p w14:paraId="49E26FCF" w14:textId="6AC2AFE7" w:rsidR="00BB422D" w:rsidRDefault="00BB422D">
      <w:pPr>
        <w:pStyle w:val="CommentText"/>
      </w:pPr>
      <w:r>
        <w:rPr>
          <w:rStyle w:val="CommentReference"/>
        </w:rPr>
        <w:annotationRef/>
      </w:r>
      <w:r>
        <w:t>Interesting. Can we explain why?</w:t>
      </w:r>
    </w:p>
  </w:comment>
  <w:comment w:id="44" w:author="Feron, Paul (Energy, Newcastle)" w:date="2021-04-12T15:50:00Z" w:initials="fer192">
    <w:p w14:paraId="685A3799" w14:textId="3E71C1B4" w:rsidR="00BB422D" w:rsidRDefault="00BB422D">
      <w:pPr>
        <w:pStyle w:val="CommentText"/>
      </w:pPr>
      <w:r>
        <w:rPr>
          <w:rStyle w:val="CommentReference"/>
        </w:rPr>
        <w:annotationRef/>
      </w:r>
      <w:r>
        <w:t>Indeed. Can we link this with pressure drop or mass transfer?</w:t>
      </w:r>
    </w:p>
  </w:comment>
  <w:comment w:id="45" w:author="Kiani, Ali (Energy, Newcastle)" w:date="2021-04-06T09:03:00Z" w:initials="KA(N">
    <w:p w14:paraId="09403A0D" w14:textId="31723BCC" w:rsidR="00BB422D" w:rsidRDefault="00BB422D">
      <w:pPr>
        <w:pStyle w:val="CommentText"/>
      </w:pPr>
      <w:r>
        <w:rPr>
          <w:rStyle w:val="CommentReference"/>
        </w:rPr>
        <w:annotationRef/>
      </w:r>
      <w:r>
        <w:t xml:space="preserve">We </w:t>
      </w:r>
      <w:proofErr w:type="gramStart"/>
      <w:r>
        <w:t>have to</w:t>
      </w:r>
      <w:proofErr w:type="gramEnd"/>
      <w:r>
        <w:t xml:space="preserve"> look at the pressure drops in both filling to see how they differ. This maybe explain this we saw here….</w:t>
      </w:r>
    </w:p>
  </w:comment>
  <w:comment w:id="46" w:author="Kiani, Ali (Energy, Newcastle)" w:date="2021-04-06T09:02:00Z" w:initials="KA(N">
    <w:p w14:paraId="283E7375" w14:textId="014E4CB2" w:rsidR="00BB422D" w:rsidRDefault="00BB422D">
      <w:pPr>
        <w:pStyle w:val="CommentText"/>
      </w:pPr>
      <w:r>
        <w:rPr>
          <w:rStyle w:val="CommentReference"/>
        </w:rPr>
        <w:annotationRef/>
      </w:r>
      <w:r>
        <w:t>Velocity needs to be true ones…and maybe in (m3</w:t>
      </w:r>
      <w:proofErr w:type="gramStart"/>
      <w:r>
        <w:t>/(</w:t>
      </w:r>
      <w:proofErr w:type="gramEnd"/>
      <w:r>
        <w:t>m2.s). need to be applied to all figures…</w:t>
      </w:r>
    </w:p>
  </w:comment>
  <w:comment w:id="47" w:author="Feron, Paul (Energy, Newcastle)" w:date="2021-04-12T14:48:00Z" w:initials="fer192">
    <w:p w14:paraId="653AFC1F" w14:textId="66428268" w:rsidR="00BB422D" w:rsidRDefault="00BB422D">
      <w:pPr>
        <w:pStyle w:val="CommentText"/>
      </w:pPr>
      <w:r>
        <w:rPr>
          <w:rStyle w:val="CommentReference"/>
        </w:rPr>
        <w:annotationRef/>
      </w:r>
      <w:proofErr w:type="gramStart"/>
      <w:r>
        <w:t>Indeed</w:t>
      </w:r>
      <w:proofErr w:type="gramEnd"/>
      <w:r>
        <w:t xml:space="preserve"> they do not make sense to me.</w:t>
      </w:r>
    </w:p>
  </w:comment>
  <w:comment w:id="48" w:author="Kiani, Ali (Energy, Newcastle)" w:date="2021-04-06T09:10:00Z" w:initials="KA(N">
    <w:p w14:paraId="19982639" w14:textId="4A07D356" w:rsidR="00BB422D" w:rsidRDefault="00BB422D">
      <w:pPr>
        <w:pStyle w:val="CommentText"/>
      </w:pPr>
      <w:r>
        <w:rPr>
          <w:rStyle w:val="CommentReference"/>
        </w:rPr>
        <w:annotationRef/>
      </w:r>
      <w:r>
        <w:t xml:space="preserve">And then why it is decreasing with air velocity? For RLS we said this is because of cyclone effect?? </w:t>
      </w:r>
    </w:p>
  </w:comment>
  <w:comment w:id="50" w:author="Kiani, Ali (Energy, Newcastle)" w:date="2021-04-06T09:19:00Z" w:initials="KA(N">
    <w:p w14:paraId="2132C960" w14:textId="75CFDF69" w:rsidR="00BB422D" w:rsidRDefault="00BB422D">
      <w:pPr>
        <w:pStyle w:val="CommentText"/>
      </w:pPr>
      <w:r>
        <w:rPr>
          <w:rStyle w:val="CommentReference"/>
        </w:rPr>
        <w:annotationRef/>
      </w:r>
      <w:r>
        <w:t xml:space="preserve">X axis better to be per </w:t>
      </w:r>
      <w:proofErr w:type="spellStart"/>
      <w:r>
        <w:t>usint</w:t>
      </w:r>
      <w:proofErr w:type="spellEnd"/>
      <w:r>
        <w:t xml:space="preserve"> of inlet area</w:t>
      </w:r>
    </w:p>
  </w:comment>
  <w:comment w:id="52" w:author="Kiani, Ali (Energy, Newcastle)" w:date="2021-04-06T09:20:00Z" w:initials="KA(N">
    <w:p w14:paraId="42BAB2AF" w14:textId="02ADEC30" w:rsidR="00BB422D" w:rsidRDefault="00BB422D">
      <w:pPr>
        <w:pStyle w:val="CommentText"/>
      </w:pPr>
      <w:r>
        <w:rPr>
          <w:rStyle w:val="CommentReference"/>
        </w:rPr>
        <w:annotationRef/>
      </w:r>
      <w:r>
        <w:t xml:space="preserve">Unless we </w:t>
      </w:r>
      <w:proofErr w:type="spellStart"/>
      <w:r>
        <w:t>refere</w:t>
      </w:r>
      <w:proofErr w:type="spellEnd"/>
      <w:r>
        <w:t xml:space="preserve"> to this later to justify some other trends, I do not think this would be relevant here…</w:t>
      </w:r>
    </w:p>
  </w:comment>
  <w:comment w:id="53" w:author="Kiani, Ali (Energy, Newcastle)" w:date="2021-04-06T09:21:00Z" w:initials="KA(N">
    <w:p w14:paraId="654A9A64" w14:textId="68BBFADE" w:rsidR="00BB422D" w:rsidRDefault="00BB422D">
      <w:pPr>
        <w:pStyle w:val="CommentText"/>
      </w:pPr>
      <w:r>
        <w:rPr>
          <w:rStyle w:val="CommentReference"/>
        </w:rPr>
        <w:annotationRef/>
      </w:r>
      <w:r>
        <w:t xml:space="preserve">I think the type of material in </w:t>
      </w:r>
      <w:proofErr w:type="spellStart"/>
      <w:r>
        <w:t>curtin</w:t>
      </w:r>
      <w:proofErr w:type="spellEnd"/>
      <w:r>
        <w:t xml:space="preserve"> packing that to me seemed to be not hydrophilic makes the flow broken on packing surface and so causes more emissions</w:t>
      </w:r>
    </w:p>
  </w:comment>
  <w:comment w:id="54" w:author="Kiani, Ali (Energy, Newcastle)" w:date="2021-04-06T09:23:00Z" w:initials="KA(N">
    <w:p w14:paraId="0E93F330" w14:textId="5CBA2E2C" w:rsidR="00BB422D" w:rsidRDefault="00BB422D">
      <w:pPr>
        <w:pStyle w:val="CommentText"/>
      </w:pPr>
      <w:r>
        <w:rPr>
          <w:rStyle w:val="CommentReference"/>
        </w:rPr>
        <w:annotationRef/>
      </w:r>
      <w:r>
        <w:t>Liquid effects seem to be seen here while for CT it was not clear. We used cyclone there as well…</w:t>
      </w:r>
    </w:p>
  </w:comment>
  <w:comment w:id="55" w:author="Kiani, Ali (Energy, Newcastle)" w:date="2021-04-06T09:25:00Z" w:initials="KA(N">
    <w:p w14:paraId="6D8A2AE5" w14:textId="2A3546CB" w:rsidR="00BB422D" w:rsidRDefault="00BB422D">
      <w:pPr>
        <w:pStyle w:val="CommentText"/>
      </w:pPr>
      <w:r>
        <w:rPr>
          <w:rStyle w:val="CommentReference"/>
        </w:rPr>
        <w:annotationRef/>
      </w:r>
      <w:proofErr w:type="gramStart"/>
      <w:r>
        <w:t>Again</w:t>
      </w:r>
      <w:proofErr w:type="gramEnd"/>
      <w:r>
        <w:t xml:space="preserve"> it might be due to not hydrophilic properties of the </w:t>
      </w:r>
      <w:proofErr w:type="spellStart"/>
      <w:r>
        <w:t>curtin</w:t>
      </w:r>
      <w:proofErr w:type="spellEnd"/>
      <w:r>
        <w:t xml:space="preserve"> packing. That is a good finding I guess</w:t>
      </w:r>
    </w:p>
  </w:comment>
  <w:comment w:id="57" w:author="Kiani, Ali (Energy, Newcastle)" w:date="2021-04-06T09:27:00Z" w:initials="KA(N">
    <w:p w14:paraId="4FE1AE82" w14:textId="6F809422" w:rsidR="00BB422D" w:rsidRDefault="00BB422D">
      <w:pPr>
        <w:pStyle w:val="CommentText"/>
      </w:pPr>
      <w:r>
        <w:rPr>
          <w:rStyle w:val="CommentReference"/>
        </w:rPr>
        <w:annotationRef/>
      </w:r>
      <w:r>
        <w:t xml:space="preserve">Maybe a table showing the results for only the optimum conditions for each contactor would be useful. As discussed before, from solvent loss and environmental points of view. Probably total mass loss </w:t>
      </w:r>
      <w:proofErr w:type="gramStart"/>
      <w:r>
        <w:t>and also</w:t>
      </w:r>
      <w:proofErr w:type="gramEnd"/>
      <w:r>
        <w:t xml:space="preserve"> number and mass of very fine ones that are hazardous for environment</w:t>
      </w:r>
    </w:p>
  </w:comment>
  <w:comment w:id="58" w:author="Feron, Paul (Energy, Newcastle)" w:date="2021-04-12T16:15:00Z" w:initials="fer192">
    <w:p w14:paraId="6168FA33" w14:textId="4E560958" w:rsidR="00BB422D" w:rsidRDefault="00BB422D">
      <w:pPr>
        <w:pStyle w:val="CommentText"/>
      </w:pPr>
      <w:r>
        <w:rPr>
          <w:rStyle w:val="CommentReference"/>
        </w:rPr>
        <w:annotationRef/>
      </w:r>
      <w:r>
        <w:t>It would be interesting to look for correlations of CO2 concentration with time of the day, rather than traffic, which we can only guess. Concentrations as low as 375 ppm seems quite odd, though.</w:t>
      </w:r>
    </w:p>
  </w:comment>
  <w:comment w:id="59" w:author="Kiani, Ali (Energy, Newcastle)" w:date="2021-04-06T13:22:00Z" w:initials="KA(N">
    <w:p w14:paraId="272F9856" w14:textId="77777777" w:rsidR="00BB422D" w:rsidRDefault="00BB422D">
      <w:pPr>
        <w:pStyle w:val="CommentText"/>
      </w:pPr>
      <w:r>
        <w:rPr>
          <w:rStyle w:val="CommentReference"/>
        </w:rPr>
        <w:annotationRef/>
      </w:r>
      <w:r>
        <w:t xml:space="preserve">This explanation doesn’t reason this. Maybe when you have more surface area, the droplet </w:t>
      </w:r>
      <w:proofErr w:type="gramStart"/>
      <w:r>
        <w:t>can  be</w:t>
      </w:r>
      <w:proofErr w:type="gramEnd"/>
      <w:r>
        <w:t xml:space="preserve"> lifted more from liquid film covering the surface of the packings</w:t>
      </w:r>
    </w:p>
    <w:p w14:paraId="31280A6A" w14:textId="582C21C3" w:rsidR="00BB422D" w:rsidRDefault="00BB422D">
      <w:pPr>
        <w:pStyle w:val="CommentText"/>
      </w:pPr>
      <w:r>
        <w:t xml:space="preserve">Also do the distributors used have any </w:t>
      </w:r>
      <w:proofErr w:type="gramStart"/>
      <w:r>
        <w:t>effects?</w:t>
      </w:r>
      <w:proofErr w:type="gramEnd"/>
    </w:p>
  </w:comment>
  <w:comment w:id="60" w:author="Feron, Paul (Energy, Newcastle)" w:date="2021-04-12T16:29:00Z" w:initials="fer192">
    <w:p w14:paraId="4069C4A4" w14:textId="54DD871B" w:rsidR="00BB422D" w:rsidRDefault="00BB422D">
      <w:pPr>
        <w:pStyle w:val="CommentText"/>
      </w:pPr>
      <w:r>
        <w:rPr>
          <w:rStyle w:val="CommentReference"/>
        </w:rPr>
        <w:annotationRef/>
      </w:r>
      <w:r>
        <w:t>I think this should be clearly explained early on, e.g. in the methods section.</w:t>
      </w:r>
    </w:p>
  </w:comment>
  <w:comment w:id="61" w:author="Pourkhesalian, Ali (Energy, Newcastle)" w:date="2021-06-11T11:23:00Z" w:initials="PA(N">
    <w:p w14:paraId="3C2DDEBB" w14:textId="12CEBD47" w:rsidR="00BB422D" w:rsidRDefault="00BB422D">
      <w:pPr>
        <w:pStyle w:val="CommentText"/>
      </w:pPr>
      <w:r>
        <w:rPr>
          <w:rStyle w:val="CommentReference"/>
        </w:rPr>
        <w:annotationRef/>
      </w:r>
      <w:r>
        <w:t>sure</w:t>
      </w:r>
    </w:p>
  </w:comment>
  <w:comment w:id="62" w:author="Pourkhesalian, Ali (Energy, Newcastle)" w:date="2021-06-11T11:24:00Z" w:initials="PA(N">
    <w:p w14:paraId="203FF88E" w14:textId="512F160F" w:rsidR="00BB422D" w:rsidRDefault="00BB422D">
      <w:pPr>
        <w:pStyle w:val="CommentText"/>
      </w:pPr>
      <w:r>
        <w:rPr>
          <w:rStyle w:val="CommentReference"/>
        </w:rPr>
        <w:annotationRef/>
      </w:r>
    </w:p>
  </w:comment>
  <w:comment w:id="63" w:author="Feron, Paul (Energy, Newcastle)" w:date="2021-04-12T16:33:00Z" w:initials="fer192">
    <w:p w14:paraId="51950481" w14:textId="2508795A" w:rsidR="00BB422D" w:rsidRDefault="00BB422D">
      <w:pPr>
        <w:pStyle w:val="CommentText"/>
      </w:pPr>
      <w:r>
        <w:rPr>
          <w:rStyle w:val="CommentReference"/>
        </w:rPr>
        <w:annotationRef/>
      </w:r>
      <w:r>
        <w:t xml:space="preserve">I think </w:t>
      </w:r>
      <w:proofErr w:type="spellStart"/>
      <w:r>
        <w:t>its</w:t>
      </w:r>
      <w:proofErr w:type="spellEnd"/>
      <w:r>
        <w:t xml:space="preserve"> best not to change the horizontal axis between graphs for ease of comparison.</w:t>
      </w:r>
    </w:p>
  </w:comment>
  <w:comment w:id="64" w:author="Pourkhesalian, Ali (Energy, Newcastle)" w:date="2021-06-11T11:24:00Z" w:initials="PA(N">
    <w:p w14:paraId="7DAB9D13" w14:textId="49737CE8" w:rsidR="00BB422D" w:rsidRDefault="00BB422D">
      <w:pPr>
        <w:pStyle w:val="CommentText"/>
      </w:pPr>
      <w:r>
        <w:rPr>
          <w:rStyle w:val="CommentReference"/>
        </w:rPr>
        <w:annotationRef/>
      </w:r>
      <w:r>
        <w:t>Sure, I will reproduce the plots</w:t>
      </w:r>
    </w:p>
  </w:comment>
  <w:comment w:id="65" w:author="Pourkhesalian, Ali (Energy, Newcastle)" w:date="2021-06-11T11:24:00Z" w:initials="PA(N">
    <w:p w14:paraId="6E8BAEEA" w14:textId="7FC230A7" w:rsidR="00BB422D" w:rsidRDefault="00BB422D">
      <w:pPr>
        <w:pStyle w:val="CommentText"/>
      </w:pPr>
      <w:r>
        <w:rPr>
          <w:rStyle w:val="CommentReference"/>
        </w:rPr>
        <w:annotationRef/>
      </w:r>
    </w:p>
  </w:comment>
  <w:comment w:id="66" w:author="Kiani, Ali (Energy, Newcastle)" w:date="2021-04-06T13:28:00Z" w:initials="KA(N">
    <w:p w14:paraId="3534710E" w14:textId="5D23CE9D" w:rsidR="00BB422D" w:rsidRDefault="00BB422D">
      <w:pPr>
        <w:pStyle w:val="CommentText"/>
      </w:pPr>
      <w:r>
        <w:rPr>
          <w:rStyle w:val="CommentReference"/>
        </w:rPr>
        <w:annotationRef/>
      </w:r>
      <w:r>
        <w:t xml:space="preserve">Is it the % of solvent flow </w:t>
      </w:r>
      <w:proofErr w:type="gramStart"/>
      <w:r>
        <w:t>rate ?</w:t>
      </w:r>
      <w:proofErr w:type="gramEnd"/>
    </w:p>
  </w:comment>
  <w:comment w:id="69" w:author="Feron, Paul (Energy, Newcastle)" w:date="2021-04-12T16:38:00Z" w:initials="fer192">
    <w:p w14:paraId="4F76DA78" w14:textId="0790FC98" w:rsidR="00BB422D" w:rsidRDefault="00BB422D">
      <w:pPr>
        <w:pStyle w:val="CommentText"/>
      </w:pPr>
      <w:r>
        <w:rPr>
          <w:rStyle w:val="CommentReference"/>
        </w:rPr>
        <w:annotationRef/>
      </w:r>
      <w:r>
        <w:t xml:space="preserve">How does compare with drift as reported in other </w:t>
      </w:r>
      <w:proofErr w:type="gramStart"/>
      <w:r>
        <w:t>studies..</w:t>
      </w:r>
      <w:proofErr w:type="gramEnd"/>
    </w:p>
  </w:comment>
  <w:comment w:id="70" w:author="Feron, Paul (Energy, Newcastle)" w:date="2021-04-12T16:39:00Z" w:initials="fer192">
    <w:p w14:paraId="60370E8F" w14:textId="06ABA669" w:rsidR="00BB422D" w:rsidRDefault="00BB422D">
      <w:pPr>
        <w:pStyle w:val="CommentText"/>
      </w:pPr>
      <w:r>
        <w:rPr>
          <w:rStyle w:val="CommentReference"/>
        </w:rPr>
        <w:annotationRef/>
      </w:r>
      <w:r>
        <w:t>Might be because of better wetting of materia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9E31B2A" w15:done="0"/>
  <w15:commentEx w15:paraId="58678E18" w15:done="0"/>
  <w15:commentEx w15:paraId="4D6232C4" w15:paraIdParent="58678E18" w15:done="0"/>
  <w15:commentEx w15:paraId="47B6B076" w15:done="1"/>
  <w15:commentEx w15:paraId="7541DF48" w15:done="0"/>
  <w15:commentEx w15:paraId="47E2E5DB" w15:paraIdParent="7541DF48" w15:done="0"/>
  <w15:commentEx w15:paraId="4DB4A71E" w15:done="0"/>
  <w15:commentEx w15:paraId="27DDABA9" w15:paraIdParent="4DB4A71E" w15:done="0"/>
  <w15:commentEx w15:paraId="7713C572" w15:paraIdParent="4DB4A71E" w15:done="1"/>
  <w15:commentEx w15:paraId="22195C7D" w15:done="0"/>
  <w15:commentEx w15:paraId="19511C1F" w15:done="0"/>
  <w15:commentEx w15:paraId="1427149F" w15:paraIdParent="19511C1F" w15:done="0"/>
  <w15:commentEx w15:paraId="13AA100E" w15:paraIdParent="19511C1F" w15:done="0"/>
  <w15:commentEx w15:paraId="6021B2DC" w15:done="0"/>
  <w15:commentEx w15:paraId="3173D914" w15:paraIdParent="6021B2DC" w15:done="0"/>
  <w15:commentEx w15:paraId="599629B5" w15:done="0"/>
  <w15:commentEx w15:paraId="137AEF95" w15:done="0"/>
  <w15:commentEx w15:paraId="0DF12B77" w15:done="0"/>
  <w15:commentEx w15:paraId="2A707924" w15:done="0"/>
  <w15:commentEx w15:paraId="2458B3A4" w15:done="0"/>
  <w15:commentEx w15:paraId="1E168C12" w15:done="0"/>
  <w15:commentEx w15:paraId="7832B38E" w15:done="0"/>
  <w15:commentEx w15:paraId="44FB62D1" w15:done="0"/>
  <w15:commentEx w15:paraId="254429A6" w15:done="0"/>
  <w15:commentEx w15:paraId="50E588E2" w15:done="0"/>
  <w15:commentEx w15:paraId="484E5EA8" w15:done="0"/>
  <w15:commentEx w15:paraId="2D20DB53" w15:done="0"/>
  <w15:commentEx w15:paraId="15A465F0" w15:done="0"/>
  <w15:commentEx w15:paraId="746D1A62" w15:done="0"/>
  <w15:commentEx w15:paraId="49E26FCF" w15:done="0"/>
  <w15:commentEx w15:paraId="685A3799" w15:paraIdParent="49E26FCF" w15:done="0"/>
  <w15:commentEx w15:paraId="09403A0D" w15:done="0"/>
  <w15:commentEx w15:paraId="283E7375" w15:done="0"/>
  <w15:commentEx w15:paraId="653AFC1F" w15:paraIdParent="283E7375" w15:done="0"/>
  <w15:commentEx w15:paraId="19982639" w15:done="0"/>
  <w15:commentEx w15:paraId="2132C960" w15:done="0"/>
  <w15:commentEx w15:paraId="42BAB2AF" w15:done="0"/>
  <w15:commentEx w15:paraId="654A9A64" w15:done="0"/>
  <w15:commentEx w15:paraId="0E93F330" w15:done="0"/>
  <w15:commentEx w15:paraId="6D8A2AE5" w15:done="0"/>
  <w15:commentEx w15:paraId="4FE1AE82" w15:done="0"/>
  <w15:commentEx w15:paraId="6168FA33" w15:done="0"/>
  <w15:commentEx w15:paraId="31280A6A" w15:done="0"/>
  <w15:commentEx w15:paraId="4069C4A4" w15:done="0"/>
  <w15:commentEx w15:paraId="3C2DDEBB" w15:paraIdParent="4069C4A4" w15:done="0"/>
  <w15:commentEx w15:paraId="203FF88E" w15:paraIdParent="4069C4A4" w15:done="0"/>
  <w15:commentEx w15:paraId="51950481" w15:done="0"/>
  <w15:commentEx w15:paraId="7DAB9D13" w15:paraIdParent="51950481" w15:done="0"/>
  <w15:commentEx w15:paraId="6E8BAEEA" w15:paraIdParent="51950481" w15:done="0"/>
  <w15:commentEx w15:paraId="3534710E" w15:done="0"/>
  <w15:commentEx w15:paraId="4F76DA78" w15:done="0"/>
  <w15:commentEx w15:paraId="60370E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6A168" w16cex:dateUtc="2021-04-05T22:59:00Z"/>
  <w16cex:commentExtensible w16cex:durableId="2417546C" w16cex:dateUtc="2021-04-06T11:43:00Z"/>
  <w16cex:commentExtensible w16cex:durableId="2468AE73" w16cex:dateUtc="2021-06-07T04:40:00Z"/>
  <w16cex:commentExtensible w16cex:durableId="24175357" w16cex:dateUtc="2021-04-06T11:38:00Z"/>
  <w16cex:commentExtensible w16cex:durableId="24169BBF" w16cex:dateUtc="2021-04-05T22:35:00Z"/>
  <w16cex:commentExtensible w16cex:durableId="2469C463" w16cex:dateUtc="2021-06-08T00:26:00Z"/>
  <w16cex:commentExtensible w16cex:durableId="241E93FE" w16cex:dateUtc="2021-04-11T23:40:00Z"/>
  <w16cex:commentExtensible w16cex:durableId="2469C9E5" w16cex:dateUtc="2021-06-08T00:50:00Z"/>
  <w16cex:commentExtensible w16cex:durableId="2469C9E8" w16cex:dateUtc="2021-06-08T00:50:00Z"/>
  <w16cex:commentExtensible w16cex:durableId="241E983D" w16cex:dateUtc="2021-04-11T23:58:00Z"/>
  <w16cex:commentExtensible w16cex:durableId="24169CA6" w16cex:dateUtc="2021-04-05T22:39:00Z"/>
  <w16cex:commentExtensible w16cex:durableId="246C57E7" w16cex:dateUtc="2021-06-09T23:20:00Z"/>
  <w16cex:commentExtensible w16cex:durableId="246C5866" w16cex:dateUtc="2021-06-09T23:22:00Z"/>
  <w16cex:commentExtensible w16cex:durableId="241E98E7" w16cex:dateUtc="2021-04-12T00:01:00Z"/>
  <w16cex:commentExtensible w16cex:durableId="246C57CC" w16cex:dateUtc="2021-06-09T23:20:00Z"/>
  <w16cex:commentExtensible w16cex:durableId="241E9A0F" w16cex:dateUtc="2021-04-12T00:06:00Z"/>
  <w16cex:commentExtensible w16cex:durableId="241E9992" w16cex:dateUtc="2021-04-12T00:04:00Z"/>
  <w16cex:commentExtensible w16cex:durableId="24169F23" w16cex:dateUtc="2021-04-05T22:49:00Z"/>
  <w16cex:commentExtensible w16cex:durableId="24169E0C" w16cex:dateUtc="2021-04-05T22:45:00Z"/>
  <w16cex:commentExtensible w16cex:durableId="24169ED8" w16cex:dateUtc="2021-04-05T22:48:00Z"/>
  <w16cex:commentExtensible w16cex:durableId="24169E6D" w16cex:dateUtc="2021-04-05T22:46:00Z"/>
  <w16cex:commentExtensible w16cex:durableId="241EE0B9" w16cex:dateUtc="2021-04-12T05:07:00Z"/>
  <w16cex:commentExtensible w16cex:durableId="24169E7C" w16cex:dateUtc="2021-04-05T22:46:00Z"/>
  <w16cex:commentExtensible w16cex:durableId="24169F70" w16cex:dateUtc="2021-04-05T22:50:00Z"/>
  <w16cex:commentExtensible w16cex:durableId="241EE173" w16cex:dateUtc="2021-04-12T05:10:00Z"/>
  <w16cex:commentExtensible w16cex:durableId="241EE243" w16cex:dateUtc="2021-04-12T05:14:00Z"/>
  <w16cex:commentExtensible w16cex:durableId="241EEB4E" w16cex:dateUtc="2021-04-12T05:52:00Z"/>
  <w16cex:commentExtensible w16cex:durableId="2416A0D6" w16cex:dateUtc="2021-04-05T22:56:00Z"/>
  <w16cex:commentExtensible w16cex:durableId="241EE27A" w16cex:dateUtc="2021-04-12T05:15:00Z"/>
  <w16cex:commentExtensible w16cex:durableId="2416A140" w16cex:dateUtc="2021-04-05T22:58:00Z"/>
  <w16cex:commentExtensible w16cex:durableId="241EEABD" w16cex:dateUtc="2021-04-12T05:50:00Z"/>
  <w16cex:commentExtensible w16cex:durableId="2416A272" w16cex:dateUtc="2021-04-05T23:03:00Z"/>
  <w16cex:commentExtensible w16cex:durableId="2416A233" w16cex:dateUtc="2021-04-05T23:02:00Z"/>
  <w16cex:commentExtensible w16cex:durableId="241EDC37" w16cex:dateUtc="2021-04-12T04:48:00Z"/>
  <w16cex:commentExtensible w16cex:durableId="2416A3EA" w16cex:dateUtc="2021-04-05T23:10:00Z"/>
  <w16cex:commentExtensible w16cex:durableId="2416A60C" w16cex:dateUtc="2021-04-05T23:19:00Z"/>
  <w16cex:commentExtensible w16cex:durableId="2416A66A" w16cex:dateUtc="2021-04-05T23:20:00Z"/>
  <w16cex:commentExtensible w16cex:durableId="2416A6AE" w16cex:dateUtc="2021-04-05T23:21:00Z"/>
  <w16cex:commentExtensible w16cex:durableId="2416A70F" w16cex:dateUtc="2021-04-05T23:23:00Z"/>
  <w16cex:commentExtensible w16cex:durableId="2416A77E" w16cex:dateUtc="2021-04-05T23:25:00Z"/>
  <w16cex:commentExtensible w16cex:durableId="2416A7EA" w16cex:dateUtc="2021-04-05T23:27:00Z"/>
  <w16cex:commentExtensible w16cex:durableId="241EF0A4" w16cex:dateUtc="2021-04-12T06:15:00Z"/>
  <w16cex:commentExtensible w16cex:durableId="2416DF03" w16cex:dateUtc="2021-04-06T03:22:00Z"/>
  <w16cex:commentExtensible w16cex:durableId="241EF3FD" w16cex:dateUtc="2021-04-12T06:29:00Z"/>
  <w16cex:commentExtensible w16cex:durableId="246DC648" w16cex:dateUtc="2021-06-11T01:23:00Z"/>
  <w16cex:commentExtensible w16cex:durableId="246DC650" w16cex:dateUtc="2021-06-11T01:24:00Z"/>
  <w16cex:commentExtensible w16cex:durableId="241EF4DF" w16cex:dateUtc="2021-04-12T06:33:00Z"/>
  <w16cex:commentExtensible w16cex:durableId="246DC651" w16cex:dateUtc="2021-06-11T01:24:00Z"/>
  <w16cex:commentExtensible w16cex:durableId="246DC65D" w16cex:dateUtc="2021-06-11T01:24:00Z"/>
  <w16cex:commentExtensible w16cex:durableId="2416E076" w16cex:dateUtc="2021-04-06T03:28:00Z"/>
  <w16cex:commentExtensible w16cex:durableId="241EF622" w16cex:dateUtc="2021-04-12T06:38:00Z"/>
  <w16cex:commentExtensible w16cex:durableId="241EF64C" w16cex:dateUtc="2021-04-12T06: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9E31B2A" w16cid:durableId="2416A168"/>
  <w16cid:commentId w16cid:paraId="58678E18" w16cid:durableId="2417546C"/>
  <w16cid:commentId w16cid:paraId="4D6232C4" w16cid:durableId="2468AE73"/>
  <w16cid:commentId w16cid:paraId="47B6B076" w16cid:durableId="24175357"/>
  <w16cid:commentId w16cid:paraId="7541DF48" w16cid:durableId="24169BBF"/>
  <w16cid:commentId w16cid:paraId="47E2E5DB" w16cid:durableId="2469C463"/>
  <w16cid:commentId w16cid:paraId="4DB4A71E" w16cid:durableId="241E93FE"/>
  <w16cid:commentId w16cid:paraId="27DDABA9" w16cid:durableId="2469C9E5"/>
  <w16cid:commentId w16cid:paraId="7713C572" w16cid:durableId="2469C9E8"/>
  <w16cid:commentId w16cid:paraId="22195C7D" w16cid:durableId="241E983D"/>
  <w16cid:commentId w16cid:paraId="19511C1F" w16cid:durableId="24169CA6"/>
  <w16cid:commentId w16cid:paraId="1427149F" w16cid:durableId="246C57E7"/>
  <w16cid:commentId w16cid:paraId="13AA100E" w16cid:durableId="246C5866"/>
  <w16cid:commentId w16cid:paraId="6021B2DC" w16cid:durableId="241E98E7"/>
  <w16cid:commentId w16cid:paraId="3173D914" w16cid:durableId="246C57CC"/>
  <w16cid:commentId w16cid:paraId="599629B5" w16cid:durableId="241E9A0F"/>
  <w16cid:commentId w16cid:paraId="137AEF95" w16cid:durableId="241E9992"/>
  <w16cid:commentId w16cid:paraId="0DF12B77" w16cid:durableId="24169F23"/>
  <w16cid:commentId w16cid:paraId="2A707924" w16cid:durableId="24169E0C"/>
  <w16cid:commentId w16cid:paraId="2458B3A4" w16cid:durableId="24169ED8"/>
  <w16cid:commentId w16cid:paraId="1E168C12" w16cid:durableId="24169E6D"/>
  <w16cid:commentId w16cid:paraId="7832B38E" w16cid:durableId="241EE0B9"/>
  <w16cid:commentId w16cid:paraId="44FB62D1" w16cid:durableId="24169E7C"/>
  <w16cid:commentId w16cid:paraId="254429A6" w16cid:durableId="24169F70"/>
  <w16cid:commentId w16cid:paraId="50E588E2" w16cid:durableId="241EE173"/>
  <w16cid:commentId w16cid:paraId="484E5EA8" w16cid:durableId="241EE243"/>
  <w16cid:commentId w16cid:paraId="2D20DB53" w16cid:durableId="241EEB4E"/>
  <w16cid:commentId w16cid:paraId="15A465F0" w16cid:durableId="2416A0D6"/>
  <w16cid:commentId w16cid:paraId="746D1A62" w16cid:durableId="241EE27A"/>
  <w16cid:commentId w16cid:paraId="49E26FCF" w16cid:durableId="2416A140"/>
  <w16cid:commentId w16cid:paraId="685A3799" w16cid:durableId="241EEABD"/>
  <w16cid:commentId w16cid:paraId="09403A0D" w16cid:durableId="2416A272"/>
  <w16cid:commentId w16cid:paraId="283E7375" w16cid:durableId="2416A233"/>
  <w16cid:commentId w16cid:paraId="653AFC1F" w16cid:durableId="241EDC37"/>
  <w16cid:commentId w16cid:paraId="19982639" w16cid:durableId="2416A3EA"/>
  <w16cid:commentId w16cid:paraId="2132C960" w16cid:durableId="2416A60C"/>
  <w16cid:commentId w16cid:paraId="42BAB2AF" w16cid:durableId="2416A66A"/>
  <w16cid:commentId w16cid:paraId="654A9A64" w16cid:durableId="2416A6AE"/>
  <w16cid:commentId w16cid:paraId="0E93F330" w16cid:durableId="2416A70F"/>
  <w16cid:commentId w16cid:paraId="6D8A2AE5" w16cid:durableId="2416A77E"/>
  <w16cid:commentId w16cid:paraId="4FE1AE82" w16cid:durableId="2416A7EA"/>
  <w16cid:commentId w16cid:paraId="6168FA33" w16cid:durableId="241EF0A4"/>
  <w16cid:commentId w16cid:paraId="31280A6A" w16cid:durableId="2416DF03"/>
  <w16cid:commentId w16cid:paraId="4069C4A4" w16cid:durableId="241EF3FD"/>
  <w16cid:commentId w16cid:paraId="3C2DDEBB" w16cid:durableId="246DC648"/>
  <w16cid:commentId w16cid:paraId="203FF88E" w16cid:durableId="246DC650"/>
  <w16cid:commentId w16cid:paraId="51950481" w16cid:durableId="241EF4DF"/>
  <w16cid:commentId w16cid:paraId="7DAB9D13" w16cid:durableId="246DC651"/>
  <w16cid:commentId w16cid:paraId="6E8BAEEA" w16cid:durableId="246DC65D"/>
  <w16cid:commentId w16cid:paraId="3534710E" w16cid:durableId="2416E076"/>
  <w16cid:commentId w16cid:paraId="4F76DA78" w16cid:durableId="241EF622"/>
  <w16cid:commentId w16cid:paraId="60370E8F" w16cid:durableId="241EF64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747D32"/>
    <w:multiLevelType w:val="hybridMultilevel"/>
    <w:tmpl w:val="5866AC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C815E58"/>
    <w:multiLevelType w:val="hybridMultilevel"/>
    <w:tmpl w:val="3C003ED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DE2738B"/>
    <w:multiLevelType w:val="hybridMultilevel"/>
    <w:tmpl w:val="306ABC0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ani, Ali (Energy, Newcastle)">
    <w15:presenceInfo w15:providerId="AD" w15:userId="S::kia003@csiro.au::6f317017-3d38-4ba8-9f99-2bcd85d4acd0"/>
  </w15:person>
  <w15:person w15:author="Feron, Paul (Energy, Newcastle)">
    <w15:presenceInfo w15:providerId="None" w15:userId="Feron, Paul (Energy, Newcastle)"/>
  </w15:person>
  <w15:person w15:author="Pourkhesalian, Ali (Energy, Newcastle)">
    <w15:presenceInfo w15:providerId="AD" w15:userId="S::pou046@csiro.au::c625fc43-6221-4d37-87eb-185cc885fc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C1sDQ0sLA0MDU2MjBQ0lEKTi0uzszPAykwqQUAzt5I/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wpw55e4ewwxaepx2qva006wp0pa50dsadt&quot;&gt;CO2CapAerosolPaper&lt;record-ids&gt;&lt;item&gt;2&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9&lt;/item&gt;&lt;item&gt;200&lt;/item&gt;&lt;item&gt;201&lt;/item&gt;&lt;item&gt;202&lt;/item&gt;&lt;item&gt;203&lt;/item&gt;&lt;item&gt;204&lt;/item&gt;&lt;item&gt;205&lt;/item&gt;&lt;item&gt;206&lt;/item&gt;&lt;item&gt;207&lt;/item&gt;&lt;item&gt;208&lt;/item&gt;&lt;item&gt;209&lt;/item&gt;&lt;item&gt;210&lt;/item&gt;&lt;item&gt;212&lt;/item&gt;&lt;item&gt;213&lt;/item&gt;&lt;/record-ids&gt;&lt;/item&gt;&lt;/Libraries&gt;"/>
  </w:docVars>
  <w:rsids>
    <w:rsidRoot w:val="00216C4A"/>
    <w:rsid w:val="00015933"/>
    <w:rsid w:val="00035446"/>
    <w:rsid w:val="000531B9"/>
    <w:rsid w:val="00064260"/>
    <w:rsid w:val="000A7B63"/>
    <w:rsid w:val="000C538E"/>
    <w:rsid w:val="000E57CD"/>
    <w:rsid w:val="001310EE"/>
    <w:rsid w:val="001B0EE8"/>
    <w:rsid w:val="001E44A8"/>
    <w:rsid w:val="00216C4A"/>
    <w:rsid w:val="00233CB9"/>
    <w:rsid w:val="002501B5"/>
    <w:rsid w:val="002705DE"/>
    <w:rsid w:val="00281B0F"/>
    <w:rsid w:val="0028271E"/>
    <w:rsid w:val="00286A1B"/>
    <w:rsid w:val="002E7EB1"/>
    <w:rsid w:val="00323D9F"/>
    <w:rsid w:val="00350D69"/>
    <w:rsid w:val="00353527"/>
    <w:rsid w:val="00377AF5"/>
    <w:rsid w:val="00380CF7"/>
    <w:rsid w:val="003C4B49"/>
    <w:rsid w:val="003E07E9"/>
    <w:rsid w:val="004339ED"/>
    <w:rsid w:val="004560A2"/>
    <w:rsid w:val="00481A49"/>
    <w:rsid w:val="004B7F67"/>
    <w:rsid w:val="004C6C51"/>
    <w:rsid w:val="00534B84"/>
    <w:rsid w:val="00553290"/>
    <w:rsid w:val="00575FDB"/>
    <w:rsid w:val="0057754E"/>
    <w:rsid w:val="00585395"/>
    <w:rsid w:val="005B22F8"/>
    <w:rsid w:val="005E6F2A"/>
    <w:rsid w:val="005F27C6"/>
    <w:rsid w:val="006217F5"/>
    <w:rsid w:val="00627C04"/>
    <w:rsid w:val="00644930"/>
    <w:rsid w:val="00650531"/>
    <w:rsid w:val="006A5CFE"/>
    <w:rsid w:val="006B4EB3"/>
    <w:rsid w:val="006B7F97"/>
    <w:rsid w:val="006C49B8"/>
    <w:rsid w:val="006E3856"/>
    <w:rsid w:val="006F7FBE"/>
    <w:rsid w:val="007013C5"/>
    <w:rsid w:val="0070659A"/>
    <w:rsid w:val="0071049D"/>
    <w:rsid w:val="00745E68"/>
    <w:rsid w:val="007A378F"/>
    <w:rsid w:val="007A6E6F"/>
    <w:rsid w:val="007C0DD0"/>
    <w:rsid w:val="007E6A39"/>
    <w:rsid w:val="007F1071"/>
    <w:rsid w:val="008612E3"/>
    <w:rsid w:val="0087218A"/>
    <w:rsid w:val="008A079B"/>
    <w:rsid w:val="008D70F0"/>
    <w:rsid w:val="009273C3"/>
    <w:rsid w:val="009305B6"/>
    <w:rsid w:val="00934951"/>
    <w:rsid w:val="00934C5F"/>
    <w:rsid w:val="009514F3"/>
    <w:rsid w:val="00966C53"/>
    <w:rsid w:val="00971739"/>
    <w:rsid w:val="0097709B"/>
    <w:rsid w:val="00A00F6C"/>
    <w:rsid w:val="00A42FA7"/>
    <w:rsid w:val="00B233B2"/>
    <w:rsid w:val="00B24F5E"/>
    <w:rsid w:val="00B256DC"/>
    <w:rsid w:val="00B5733C"/>
    <w:rsid w:val="00BB422D"/>
    <w:rsid w:val="00BD0840"/>
    <w:rsid w:val="00BD396A"/>
    <w:rsid w:val="00C26504"/>
    <w:rsid w:val="00C43E9B"/>
    <w:rsid w:val="00C44FCA"/>
    <w:rsid w:val="00C73DFD"/>
    <w:rsid w:val="00C924A9"/>
    <w:rsid w:val="00D22E86"/>
    <w:rsid w:val="00DC2EC3"/>
    <w:rsid w:val="00DC4060"/>
    <w:rsid w:val="00E207A7"/>
    <w:rsid w:val="00E5393D"/>
    <w:rsid w:val="00EB25AC"/>
    <w:rsid w:val="00ED0213"/>
    <w:rsid w:val="00EF6E33"/>
    <w:rsid w:val="00F37B82"/>
    <w:rsid w:val="00FA47D6"/>
    <w:rsid w:val="00FE374F"/>
    <w:rsid w:val="00FF662C"/>
  </w:rsids>
  <m:mathPr>
    <m:mathFont m:val="Cambria Math"/>
    <m:brkBin m:val="before"/>
    <m:brkBinSub m:val="--"/>
    <m:smallFrac m:val="0"/>
    <m:dispDef/>
    <m:lMargin m:val="0"/>
    <m:rMargin m:val="0"/>
    <m:defJc m:val="centerGroup"/>
    <m:wrapIndent m:val="1440"/>
    <m:intLim m:val="subSup"/>
    <m:naryLim m:val="undOvr"/>
  </m:mathPr>
  <w:themeFontLang w:val="en-A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83577"/>
  <w15:chartTrackingRefBased/>
  <w15:docId w15:val="{7515E079-2BFA-4CE9-8B18-EC39CA4A9C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659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0659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0659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34C5F"/>
    <w:pPr>
      <w:ind w:left="720"/>
      <w:contextualSpacing/>
    </w:pPr>
  </w:style>
  <w:style w:type="paragraph" w:styleId="Caption">
    <w:name w:val="caption"/>
    <w:basedOn w:val="Normal"/>
    <w:next w:val="Normal"/>
    <w:uiPriority w:val="35"/>
    <w:unhideWhenUsed/>
    <w:qFormat/>
    <w:rsid w:val="004B7F67"/>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70659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0659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0659A"/>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2501B5"/>
    <w:rPr>
      <w:sz w:val="16"/>
      <w:szCs w:val="16"/>
    </w:rPr>
  </w:style>
  <w:style w:type="paragraph" w:styleId="CommentText">
    <w:name w:val="annotation text"/>
    <w:basedOn w:val="Normal"/>
    <w:link w:val="CommentTextChar"/>
    <w:uiPriority w:val="99"/>
    <w:semiHidden/>
    <w:unhideWhenUsed/>
    <w:rsid w:val="002501B5"/>
    <w:pPr>
      <w:spacing w:line="240" w:lineRule="auto"/>
    </w:pPr>
    <w:rPr>
      <w:sz w:val="20"/>
      <w:szCs w:val="20"/>
    </w:rPr>
  </w:style>
  <w:style w:type="character" w:customStyle="1" w:styleId="CommentTextChar">
    <w:name w:val="Comment Text Char"/>
    <w:basedOn w:val="DefaultParagraphFont"/>
    <w:link w:val="CommentText"/>
    <w:uiPriority w:val="99"/>
    <w:semiHidden/>
    <w:rsid w:val="002501B5"/>
    <w:rPr>
      <w:sz w:val="20"/>
      <w:szCs w:val="20"/>
    </w:rPr>
  </w:style>
  <w:style w:type="paragraph" w:styleId="CommentSubject">
    <w:name w:val="annotation subject"/>
    <w:basedOn w:val="CommentText"/>
    <w:next w:val="CommentText"/>
    <w:link w:val="CommentSubjectChar"/>
    <w:uiPriority w:val="99"/>
    <w:semiHidden/>
    <w:unhideWhenUsed/>
    <w:rsid w:val="002501B5"/>
    <w:rPr>
      <w:b/>
      <w:bCs/>
    </w:rPr>
  </w:style>
  <w:style w:type="character" w:customStyle="1" w:styleId="CommentSubjectChar">
    <w:name w:val="Comment Subject Char"/>
    <w:basedOn w:val="CommentTextChar"/>
    <w:link w:val="CommentSubject"/>
    <w:uiPriority w:val="99"/>
    <w:semiHidden/>
    <w:rsid w:val="002501B5"/>
    <w:rPr>
      <w:b/>
      <w:bCs/>
      <w:sz w:val="20"/>
      <w:szCs w:val="20"/>
    </w:rPr>
  </w:style>
  <w:style w:type="paragraph" w:styleId="BalloonText">
    <w:name w:val="Balloon Text"/>
    <w:basedOn w:val="Normal"/>
    <w:link w:val="BalloonTextChar"/>
    <w:uiPriority w:val="99"/>
    <w:semiHidden/>
    <w:unhideWhenUsed/>
    <w:rsid w:val="002501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01B5"/>
    <w:rPr>
      <w:rFonts w:ascii="Segoe UI" w:hAnsi="Segoe UI" w:cs="Segoe UI"/>
      <w:sz w:val="18"/>
      <w:szCs w:val="18"/>
    </w:rPr>
  </w:style>
  <w:style w:type="paragraph" w:customStyle="1" w:styleId="EndNoteBibliographyTitle">
    <w:name w:val="EndNote Bibliography Title"/>
    <w:basedOn w:val="Normal"/>
    <w:link w:val="EndNoteBibliographyTitleChar"/>
    <w:rsid w:val="00627C0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27C04"/>
    <w:rPr>
      <w:rFonts w:ascii="Calibri" w:hAnsi="Calibri" w:cs="Calibri"/>
      <w:noProof/>
      <w:lang w:val="en-US"/>
    </w:rPr>
  </w:style>
  <w:style w:type="paragraph" w:customStyle="1" w:styleId="EndNoteBibliography">
    <w:name w:val="EndNote Bibliography"/>
    <w:basedOn w:val="Normal"/>
    <w:link w:val="EndNoteBibliographyChar"/>
    <w:rsid w:val="00627C0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27C04"/>
    <w:rPr>
      <w:rFonts w:ascii="Calibri" w:hAnsi="Calibri" w:cs="Calibri"/>
      <w:noProof/>
      <w:lang w:val="en-US"/>
    </w:rPr>
  </w:style>
  <w:style w:type="paragraph" w:styleId="TOCHeading">
    <w:name w:val="TOC Heading"/>
    <w:basedOn w:val="Heading1"/>
    <w:next w:val="Normal"/>
    <w:uiPriority w:val="39"/>
    <w:unhideWhenUsed/>
    <w:qFormat/>
    <w:rsid w:val="00A42FA7"/>
    <w:pPr>
      <w:outlineLvl w:val="9"/>
    </w:pPr>
    <w:rPr>
      <w:lang w:val="en-US"/>
    </w:rPr>
  </w:style>
  <w:style w:type="paragraph" w:styleId="TOC1">
    <w:name w:val="toc 1"/>
    <w:basedOn w:val="Normal"/>
    <w:next w:val="Normal"/>
    <w:autoRedefine/>
    <w:uiPriority w:val="39"/>
    <w:unhideWhenUsed/>
    <w:rsid w:val="00A42FA7"/>
    <w:pPr>
      <w:spacing w:after="100"/>
    </w:pPr>
  </w:style>
  <w:style w:type="paragraph" w:styleId="TOC2">
    <w:name w:val="toc 2"/>
    <w:basedOn w:val="Normal"/>
    <w:next w:val="Normal"/>
    <w:autoRedefine/>
    <w:uiPriority w:val="39"/>
    <w:unhideWhenUsed/>
    <w:rsid w:val="00A42FA7"/>
    <w:pPr>
      <w:spacing w:after="100"/>
      <w:ind w:left="220"/>
    </w:pPr>
  </w:style>
  <w:style w:type="paragraph" w:styleId="TOC3">
    <w:name w:val="toc 3"/>
    <w:basedOn w:val="Normal"/>
    <w:next w:val="Normal"/>
    <w:autoRedefine/>
    <w:uiPriority w:val="39"/>
    <w:unhideWhenUsed/>
    <w:rsid w:val="00A42FA7"/>
    <w:pPr>
      <w:spacing w:after="100"/>
      <w:ind w:left="440"/>
    </w:pPr>
  </w:style>
  <w:style w:type="character" w:styleId="Hyperlink">
    <w:name w:val="Hyperlink"/>
    <w:basedOn w:val="DefaultParagraphFont"/>
    <w:uiPriority w:val="99"/>
    <w:unhideWhenUsed/>
    <w:rsid w:val="00A42FA7"/>
    <w:rPr>
      <w:color w:val="0563C1" w:themeColor="hyperlink"/>
      <w:u w:val="single"/>
    </w:rPr>
  </w:style>
  <w:style w:type="table" w:styleId="GridTable4-Accent1">
    <w:name w:val="Grid Table 4 Accent 1"/>
    <w:basedOn w:val="TableNormal"/>
    <w:uiPriority w:val="49"/>
    <w:rsid w:val="00BB422D"/>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5073637">
      <w:bodyDiv w:val="1"/>
      <w:marLeft w:val="0"/>
      <w:marRight w:val="0"/>
      <w:marTop w:val="0"/>
      <w:marBottom w:val="0"/>
      <w:divBdr>
        <w:top w:val="none" w:sz="0" w:space="0" w:color="auto"/>
        <w:left w:val="none" w:sz="0" w:space="0" w:color="auto"/>
        <w:bottom w:val="none" w:sz="0" w:space="0" w:color="auto"/>
        <w:right w:val="none" w:sz="0" w:space="0" w:color="auto"/>
      </w:divBdr>
    </w:div>
    <w:div w:id="1781147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image" Target="media/image15.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AA75E0-EA34-4C0C-B67C-B205B1205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91</TotalTime>
  <Pages>32</Pages>
  <Words>8806</Words>
  <Characters>50199</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58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urkhesalian, Ali (Energy, Newcastle)</dc:creator>
  <cp:keywords/>
  <dc:description/>
  <cp:lastModifiedBy>Pourkhesalian, Ali (Energy, Newcastle)</cp:lastModifiedBy>
  <cp:revision>15</cp:revision>
  <dcterms:created xsi:type="dcterms:W3CDTF">2021-04-06T11:44:00Z</dcterms:created>
  <dcterms:modified xsi:type="dcterms:W3CDTF">2021-06-11T01:55:00Z</dcterms:modified>
</cp:coreProperties>
</file>